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C7F7D7" w14:textId="77777777" w:rsidR="00C07284" w:rsidRPr="00C07284" w:rsidRDefault="00C07284" w:rsidP="00C07284">
      <w:pPr>
        <w:rPr>
          <w:b/>
        </w:rPr>
      </w:pPr>
      <w:bookmarkStart w:id="0" w:name="_GoBack"/>
      <w:bookmarkEnd w:id="0"/>
      <w:r w:rsidRPr="00C07284">
        <w:rPr>
          <w:b/>
        </w:rPr>
        <w:t>Modeling spatially varying temporal trends in abundance distributions to reveal nuanced changes in complex marine ecosystems</w:t>
      </w:r>
    </w:p>
    <w:p w14:paraId="1528C327" w14:textId="19269E18" w:rsidR="00626DCC" w:rsidRDefault="00626DCC"/>
    <w:p w14:paraId="798BB6E9" w14:textId="1FBEB49E" w:rsidR="008A1F51" w:rsidRDefault="008A1F51">
      <w:r>
        <w:t xml:space="preserve">Spatiotemporal </w:t>
      </w:r>
      <w:commentRangeStart w:id="1"/>
      <w:commentRangeStart w:id="2"/>
      <w:r>
        <w:t>methods</w:t>
      </w:r>
      <w:commentRangeEnd w:id="1"/>
      <w:r w:rsidR="002C7F14">
        <w:rPr>
          <w:rStyle w:val="CommentReference"/>
          <w:rFonts w:asciiTheme="minorHAnsi" w:eastAsiaTheme="minorHAnsi" w:hAnsiTheme="minorHAnsi" w:cstheme="minorBidi"/>
          <w:lang w:val="en-US"/>
        </w:rPr>
        <w:commentReference w:id="1"/>
      </w:r>
      <w:r>
        <w:t xml:space="preserve"> </w:t>
      </w:r>
      <w:commentRangeEnd w:id="2"/>
      <w:r w:rsidR="00F86BF5">
        <w:rPr>
          <w:rStyle w:val="CommentReference"/>
        </w:rPr>
        <w:commentReference w:id="2"/>
      </w:r>
      <w:r>
        <w:t xml:space="preserve">for contrasting metrics of species change across multiple spatial </w:t>
      </w:r>
      <w:commentRangeStart w:id="3"/>
      <w:r>
        <w:t>scales</w:t>
      </w:r>
      <w:commentRangeEnd w:id="3"/>
      <w:r>
        <w:rPr>
          <w:rStyle w:val="CommentReference"/>
        </w:rPr>
        <w:commentReference w:id="3"/>
      </w:r>
      <w:r>
        <w:t xml:space="preserve"> </w:t>
      </w:r>
    </w:p>
    <w:p w14:paraId="18046F1C" w14:textId="77777777" w:rsidR="00C07284" w:rsidRDefault="00C07284"/>
    <w:p w14:paraId="6B37F720" w14:textId="49470B7A" w:rsidR="004325B0" w:rsidRPr="004325B0" w:rsidRDefault="004325B0" w:rsidP="004325B0">
      <w:pPr>
        <w:rPr>
          <w:lang w:val="en"/>
        </w:rPr>
      </w:pPr>
      <w:r w:rsidRPr="004325B0">
        <w:rPr>
          <w:lang w:val="en"/>
        </w:rPr>
        <w:t>Lewis A.K. Barnett</w:t>
      </w:r>
      <w:r w:rsidRPr="004325B0">
        <w:rPr>
          <w:vertAlign w:val="superscript"/>
          <w:lang w:val="en"/>
        </w:rPr>
        <w:t>1*</w:t>
      </w:r>
      <w:r w:rsidRPr="004325B0">
        <w:rPr>
          <w:lang w:val="en"/>
        </w:rPr>
        <w:t>, Eric J. Ward</w:t>
      </w:r>
      <w:r w:rsidRPr="004325B0">
        <w:rPr>
          <w:vertAlign w:val="superscript"/>
          <w:lang w:val="en"/>
        </w:rPr>
        <w:t>2</w:t>
      </w:r>
      <w:r w:rsidRPr="004325B0">
        <w:rPr>
          <w:lang w:val="en"/>
        </w:rPr>
        <w:t xml:space="preserve">, </w:t>
      </w:r>
      <w:r>
        <w:rPr>
          <w:lang w:val="en"/>
        </w:rPr>
        <w:t>Sean C. Anderson</w:t>
      </w:r>
      <w:r w:rsidRPr="004325B0">
        <w:rPr>
          <w:vertAlign w:val="superscript"/>
          <w:lang w:val="en"/>
        </w:rPr>
        <w:t>3</w:t>
      </w:r>
    </w:p>
    <w:p w14:paraId="5D1085B4" w14:textId="77777777" w:rsidR="004325B0" w:rsidRPr="004325B0" w:rsidRDefault="004325B0" w:rsidP="004325B0">
      <w:pPr>
        <w:rPr>
          <w:vertAlign w:val="superscript"/>
          <w:lang w:val="en"/>
        </w:rPr>
      </w:pPr>
    </w:p>
    <w:p w14:paraId="5DE626A0" w14:textId="6B058B94" w:rsidR="004325B0" w:rsidRDefault="004325B0" w:rsidP="004325B0">
      <w:pPr>
        <w:rPr>
          <w:lang w:val="en"/>
        </w:rPr>
      </w:pPr>
      <w:r w:rsidRPr="004325B0">
        <w:rPr>
          <w:vertAlign w:val="superscript"/>
          <w:lang w:val="en"/>
        </w:rPr>
        <w:t>1</w:t>
      </w:r>
      <w:r w:rsidRPr="004325B0">
        <w:rPr>
          <w:lang w:val="en"/>
        </w:rPr>
        <w:t xml:space="preserve"> Resource Assessment and Conservation Engineering Division, Alaska Fisheries Science Center, National Marine Fisheries Service, NOAA, 7600 Sand Point Way N.E, Seattle, WA 98115</w:t>
      </w:r>
      <w:r>
        <w:rPr>
          <w:lang w:val="en"/>
        </w:rPr>
        <w:t>, USA</w:t>
      </w:r>
    </w:p>
    <w:p w14:paraId="4EC8A2B4" w14:textId="77777777" w:rsidR="004325B0" w:rsidRPr="004325B0" w:rsidRDefault="004325B0" w:rsidP="004325B0">
      <w:pPr>
        <w:rPr>
          <w:lang w:val="en"/>
        </w:rPr>
      </w:pPr>
    </w:p>
    <w:p w14:paraId="3A9103AF" w14:textId="77777777" w:rsidR="004325B0" w:rsidRDefault="004325B0" w:rsidP="004325B0">
      <w:pPr>
        <w:rPr>
          <w:lang w:val="en"/>
        </w:rPr>
      </w:pPr>
      <w:r w:rsidRPr="004325B0">
        <w:rPr>
          <w:vertAlign w:val="superscript"/>
          <w:lang w:val="en"/>
        </w:rPr>
        <w:t>2</w:t>
      </w:r>
      <w:r w:rsidRPr="004325B0">
        <w:rPr>
          <w:lang w:val="en"/>
        </w:rPr>
        <w:t xml:space="preserve"> Conservation Biology Division, Northwest Fisheries Science Center, National Marine Fisheries Service, NOAA, 2725 Montlake Boulevard East, Seattle, </w:t>
      </w:r>
      <w:r w:rsidRPr="004325B0">
        <w:rPr>
          <w:lang w:val="en"/>
        </w:rPr>
        <w:softHyphen/>
      </w:r>
      <w:r w:rsidRPr="004325B0">
        <w:rPr>
          <w:lang w:val="en"/>
        </w:rPr>
        <w:softHyphen/>
        <w:t>WA 98112</w:t>
      </w:r>
      <w:r>
        <w:rPr>
          <w:lang w:val="en"/>
        </w:rPr>
        <w:t>, USA</w:t>
      </w:r>
    </w:p>
    <w:p w14:paraId="6164B8F7" w14:textId="1A1F3716" w:rsidR="004325B0" w:rsidRPr="004325B0" w:rsidRDefault="004325B0" w:rsidP="004325B0">
      <w:pPr>
        <w:rPr>
          <w:lang w:val="en"/>
        </w:rPr>
      </w:pPr>
      <w:r w:rsidRPr="004325B0">
        <w:rPr>
          <w:lang w:val="en"/>
        </w:rPr>
        <w:br/>
      </w:r>
      <w:r w:rsidRPr="004325B0">
        <w:rPr>
          <w:vertAlign w:val="superscript"/>
          <w:lang w:val="en"/>
        </w:rPr>
        <w:t>3</w:t>
      </w:r>
      <w:r w:rsidRPr="004325B0">
        <w:rPr>
          <w:lang w:val="en"/>
        </w:rPr>
        <w:t xml:space="preserve"> </w:t>
      </w:r>
      <w:r>
        <w:rPr>
          <w:lang w:val="en"/>
        </w:rPr>
        <w:t>Pacific Biological Station, Fisheries and Oceans Canada, 3190 Hammond Bay Rd, Nanaimo, BC, V6T 6N7, Canada</w:t>
      </w:r>
    </w:p>
    <w:p w14:paraId="7018CAB2" w14:textId="77777777" w:rsidR="004325B0" w:rsidRPr="004325B0" w:rsidRDefault="004325B0" w:rsidP="004325B0">
      <w:pPr>
        <w:rPr>
          <w:lang w:val="en"/>
        </w:rPr>
      </w:pPr>
    </w:p>
    <w:p w14:paraId="58D59D31" w14:textId="6A6B4B9E" w:rsidR="00F11C3A" w:rsidRPr="004325B0" w:rsidRDefault="004325B0" w:rsidP="004325B0">
      <w:pPr>
        <w:rPr>
          <w:lang w:val="en"/>
        </w:rPr>
      </w:pPr>
      <w:r w:rsidRPr="004325B0">
        <w:rPr>
          <w:lang w:val="en"/>
        </w:rPr>
        <w:t xml:space="preserve">* Corresponding author: </w:t>
      </w:r>
      <w:hyperlink r:id="rId7" w:history="1">
        <w:r w:rsidRPr="004325B0">
          <w:rPr>
            <w:rStyle w:val="Hyperlink"/>
            <w:lang w:val="en"/>
          </w:rPr>
          <w:t>lewis.barnett@noaa.gov</w:t>
        </w:r>
      </w:hyperlink>
      <w:r w:rsidRPr="004325B0">
        <w:rPr>
          <w:lang w:val="en"/>
        </w:rPr>
        <w:t xml:space="preserve"> </w:t>
      </w:r>
      <w:r w:rsidR="00F11C3A">
        <w:rPr>
          <w:b/>
        </w:rPr>
        <w:br w:type="page"/>
      </w:r>
    </w:p>
    <w:p w14:paraId="5463C7F1" w14:textId="77777777" w:rsidR="0089470C" w:rsidRPr="003860C5" w:rsidRDefault="0089470C" w:rsidP="0089470C">
      <w:pPr>
        <w:spacing w:after="120" w:line="259" w:lineRule="auto"/>
        <w:rPr>
          <w:b/>
        </w:rPr>
      </w:pPr>
      <w:r>
        <w:rPr>
          <w:b/>
        </w:rPr>
        <w:lastRenderedPageBreak/>
        <w:t>Introduction</w:t>
      </w:r>
    </w:p>
    <w:p w14:paraId="12FA54C0" w14:textId="22FD0882" w:rsidR="0089470C" w:rsidRDefault="0089470C" w:rsidP="00D766A8">
      <w:pPr>
        <w:spacing w:after="120" w:line="259" w:lineRule="auto"/>
      </w:pPr>
      <w:commentRangeStart w:id="4"/>
      <w:r>
        <w:t>In the fields of natural resource conservation, management and global change biology</w:t>
      </w:r>
      <w:commentRangeEnd w:id="4"/>
      <w:r w:rsidR="00657174">
        <w:rPr>
          <w:rStyle w:val="CommentReference"/>
          <w:rFonts w:asciiTheme="minorHAnsi" w:eastAsiaTheme="minorHAnsi" w:hAnsiTheme="minorHAnsi" w:cstheme="minorBidi"/>
          <w:lang w:val="en-US"/>
        </w:rPr>
        <w:commentReference w:id="4"/>
      </w:r>
      <w:r>
        <w:t xml:space="preserve">, demand for—and implementation of—tools for assessing species distribution shifts has grown dramatically in recent decades </w:t>
      </w:r>
      <w:r>
        <w:fldChar w:fldCharType="begin"/>
      </w:r>
      <w:r>
        <w:instrText xml:space="preserve"> ADDIN ZOTERO_ITEM CSL_CITATION {"citationID":"zoQQYYCF","properties":{"formattedCitation":"(Elith and Leathwick 2009)","plainCitation":"(Elith and Leathwick 2009)","noteIndex":0},"citationItems":[{"id":15843,"uris":["http://zotero.org/users/local/BQs8dIsK/items/TXBCN44V"],"uri":["http://zotero.org/users/local/BQs8dIsK/items/TXBCN44V"],"itemData":{"id":15843,"type":"article-journal","title":"Species Distribution Models: Ecological Explanation and Prediction Across Space and Time","container-title":"Annual Review of Ecology, Evolution, and Systematics","page":"677-697","volume":"40","issue":"1","source":"Annual Reviews","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DOI":"10.1146/annurev.ecolsys.110308.120159","title-short":"Species Distribution Models","author":[{"family":"Elith","given":"Jane"},{"family":"Leathwick","given":"John R."}],"issued":{"date-parts":[["2009"]]}}}],"schema":"https://github.com/citation-style-language/schema/raw/master/csl-citation.json"} </w:instrText>
      </w:r>
      <w:r>
        <w:fldChar w:fldCharType="separate"/>
      </w:r>
      <w:r w:rsidRPr="005B262E">
        <w:t>(Elith and Leathwick 2009)</w:t>
      </w:r>
      <w:r>
        <w:fldChar w:fldCharType="end"/>
      </w:r>
      <w:r>
        <w:t>. These approaches are widely applicable, from studies of plants (</w:t>
      </w:r>
      <w:commentRangeStart w:id="5"/>
      <w:r>
        <w:t>Lenoir et al. 2008</w:t>
      </w:r>
      <w:commentRangeEnd w:id="5"/>
      <w:r>
        <w:rPr>
          <w:rStyle w:val="CommentReference"/>
        </w:rPr>
        <w:commentReference w:id="5"/>
      </w:r>
      <w:r>
        <w:t>), terrestrial vertebrates (</w:t>
      </w:r>
      <w:commentRangeStart w:id="6"/>
      <w:r>
        <w:t xml:space="preserve">Hitch &amp; </w:t>
      </w:r>
      <w:proofErr w:type="spellStart"/>
      <w:r>
        <w:t>Leberg</w:t>
      </w:r>
      <w:proofErr w:type="spellEnd"/>
      <w:r>
        <w:t xml:space="preserve"> 2006</w:t>
      </w:r>
      <w:commentRangeEnd w:id="6"/>
      <w:r>
        <w:rPr>
          <w:rStyle w:val="CommentReference"/>
        </w:rPr>
        <w:commentReference w:id="6"/>
      </w:r>
      <w:r>
        <w:t>), and marine fishes (</w:t>
      </w:r>
      <w:commentRangeStart w:id="7"/>
      <w:r>
        <w:t>Pinsky et al. 2013</w:t>
      </w:r>
      <w:commentRangeEnd w:id="7"/>
      <w:r>
        <w:rPr>
          <w:rStyle w:val="CommentReference"/>
        </w:rPr>
        <w:commentReference w:id="7"/>
      </w:r>
      <w:r>
        <w:t xml:space="preserve">). However, the way distribution shifts are quantified has changed relatively little </w:t>
      </w:r>
      <w:r>
        <w:fldChar w:fldCharType="begin"/>
      </w:r>
      <w:r>
        <w:instrText xml:space="preserve"> ADDIN ZOTERO_ITEM CSL_CITATION {"citationID":"WiIFTfCV","properties":{"formattedCitation":"(Elith et al. 2010)","plainCitation":"(Elith et al. 2010)","noteIndex":0},"citationItems":[{"id":7365,"uris":["http://zotero.org/users/local/BQs8dIsK/items/A8DMN55L"],"uri":["http://zotero.org/users/local/BQs8dIsK/items/A8DMN55L"],"itemData":{"id":7365,"type":"article-journal","title":"The art of modelling range-shifting species","container-title":"Methods in Ecology and Evolution","page":"330-342","volume":"1","issue":"4","source":"Wiley Online Library","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language":"en","author":[{"family":"Elith","given":"Jane"},{"family":"Kearney","given":"Michael"},{"family":"Phillips","given":"Steven"}],"issued":{"date-parts":[["2010",12,1]]}}}],"schema":"https://github.com/citation-style-language/schema/raw/master/csl-citation.json"} </w:instrText>
      </w:r>
      <w:r>
        <w:fldChar w:fldCharType="separate"/>
      </w:r>
      <w:r w:rsidRPr="005B262E">
        <w:t>(Elith et al. 2010)</w:t>
      </w:r>
      <w:r>
        <w:fldChar w:fldCharType="end"/>
      </w:r>
      <w:r>
        <w:t xml:space="preserve">. At the simplest level, researchers often use existing tools to </w:t>
      </w:r>
      <w:r w:rsidR="00697697">
        <w:t>estimate</w:t>
      </w:r>
      <w:r>
        <w:t xml:space="preserve"> occurrence probability, </w:t>
      </w:r>
      <w:r w:rsidR="00697697">
        <w:t>present</w:t>
      </w:r>
      <w:r>
        <w:t xml:space="preserve"> maps of how the extent and distribution of suitable habitat is expected to change</w:t>
      </w:r>
      <w:r w:rsidR="00697697">
        <w:t>,</w:t>
      </w:r>
      <w:r>
        <w:t xml:space="preserve"> and </w:t>
      </w:r>
      <w:r w:rsidR="00697697">
        <w:t>sometimes present</w:t>
      </w:r>
      <w:r>
        <w:t xml:space="preserve"> descriptive statistics on the mean change throughout a region </w:t>
      </w:r>
      <w:r>
        <w:fldChar w:fldCharType="begin"/>
      </w:r>
      <w:r>
        <w:instrText xml:space="preserve"> ADDIN ZOTERO_ITEM CSL_CITATION {"citationID":"DnU7AE40","properties":{"formattedCitation":"(Yackulic et al. 2013)","plainCitation":"(Yackulic et al. 2013)","noteIndex":0},"citationItems":[{"id":1835,"uris":["http://zotero.org/users/local/BQs8dIsK/items/B5ZUJ4I7"],"uri":["http://zotero.org/users/local/BQs8dIsK/items/B5ZUJ4I7"],"itemData":{"id":1835,"type":"article-journal","title":"Presence-only modelling using MAXENT: when can we trust the inferences?","page":"236-243","volume":"4","issue":"3","abstract":"Summary Recently, interest in species distribution modelling has increased following the development of new methods for the analysis of presence-only data and the deployment of these methods in user-friendly and powerful computer programs. However, reliable inference from these powerful tools requires that several assumptions be met, including the assumptions that observed presences are the consequence of random or representative sampling and that detectability during sampling does not vary with the covariates that determine occurrence probability. Based on our interactions with researchers using these tools, we hypothesized that many presence-only studies were ignoring important assumptions of presence-only modelling. We tested this hypothesis by reviewing 108 articles published between 2008 and 2012 that used the MAXENT algorithm to analyse empirical (i.e. not simulated) data. We chose to focus on these articles because MAXENT has been the most popular algorithm in recent years for analysing presence-only data. Many articles (87%) were based on data that were likely to suffer from sample selection bias; however, methods to control for sample selection bias were rarely used. In addition, many analyses (36%) discarded absence information by analysing presence–absence data in a presence-only framework, and few articles (14%) mentioned detection probability. We conclude that there are many misconceptions concerning the use of presence-only models, including the misunderstanding that MAXENT, and other presence-only methods, relieve users from the constraints of survey design. In the process of our literature review, we became aware of other factors that raised concerns about the validity of study conclusions. In particular, we observed that 83% of articles studies focused exclusively on model output (i.e. maps) without providing readers with any means to critically examine modelled relationships and that MAXENT's logistic output was frequently (54% of articles) and incorrectly interpreted as occurrence probability. We conclude with a series of recommendations foremost that researchers analyse data in a presence–absence framework whenever possible, because fewer assumptions are required and inferences can be made about clearly defined parameters such as occurrence probability.","DOI":"10.1111/2041-210x.12004","ISSN":"2041-210X","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fldChar w:fldCharType="separate"/>
      </w:r>
      <w:r w:rsidRPr="00903F80">
        <w:t>(Yackulic et al. 2013)</w:t>
      </w:r>
      <w:r>
        <w:fldChar w:fldCharType="end"/>
      </w:r>
      <w:r>
        <w:t xml:space="preserve">. </w:t>
      </w:r>
      <w:r w:rsidR="00697697">
        <w:t>However, w</w:t>
      </w:r>
      <w:commentRangeStart w:id="8"/>
      <w:r>
        <w:t>hen reliable abundance data are available</w:t>
      </w:r>
      <w:r w:rsidR="00697697">
        <w:t>,</w:t>
      </w:r>
      <w:r>
        <w:t xml:space="preserve"> distribution shifts are better quantified by spatial predictions of population, </w:t>
      </w:r>
      <w:commentRangeStart w:id="9"/>
      <w:r>
        <w:t xml:space="preserve">as the notion that the distribution of abundance within a species range is greatest at the center and declines smoothly toward the range edge (the abundant-center hypothesis) has been debunked </w:t>
      </w:r>
      <w:r w:rsidRPr="00C80ECF">
        <w:t>(</w:t>
      </w:r>
      <w:proofErr w:type="spellStart"/>
      <w:r w:rsidRPr="00C80ECF">
        <w:t>Sagarin</w:t>
      </w:r>
      <w:proofErr w:type="spellEnd"/>
      <w:r w:rsidRPr="00C80ECF">
        <w:t xml:space="preserve"> and Gaines 2002, </w:t>
      </w:r>
      <w:proofErr w:type="spellStart"/>
      <w:r w:rsidRPr="00C80ECF">
        <w:t>Sagarin</w:t>
      </w:r>
      <w:proofErr w:type="spellEnd"/>
      <w:r w:rsidRPr="00C80ECF">
        <w:t xml:space="preserve"> et al. 2006)</w:t>
      </w:r>
      <w:commentRangeEnd w:id="8"/>
      <w:r>
        <w:rPr>
          <w:rStyle w:val="CommentReference"/>
        </w:rPr>
        <w:commentReference w:id="8"/>
      </w:r>
      <w:r>
        <w:t xml:space="preserve">. </w:t>
      </w:r>
      <w:commentRangeEnd w:id="9"/>
      <w:r w:rsidR="00697697">
        <w:rPr>
          <w:rStyle w:val="CommentReference"/>
        </w:rPr>
        <w:commentReference w:id="9"/>
      </w:r>
      <w:r>
        <w:t xml:space="preserve">Shifting </w:t>
      </w:r>
      <w:r w:rsidR="00697697">
        <w:t>population density</w:t>
      </w:r>
      <w:r>
        <w:t xml:space="preserve"> may be </w:t>
      </w:r>
      <w:r w:rsidR="00697697">
        <w:t>qualitatively</w:t>
      </w:r>
      <w:r>
        <w:t xml:space="preserve"> conveyed through maps but also </w:t>
      </w:r>
      <w:r w:rsidR="00697697">
        <w:t xml:space="preserve">through </w:t>
      </w:r>
      <w:r>
        <w:t>quantitative spatial indicators</w:t>
      </w:r>
      <w:r w:rsidR="00697697">
        <w:t xml:space="preserve">, </w:t>
      </w:r>
      <w:r>
        <w:t xml:space="preserve">such as the mean location weighted by abundance (also termed the center of gravity, COG). </w:t>
      </w:r>
    </w:p>
    <w:p w14:paraId="28920851" w14:textId="5990FEFA" w:rsidR="0089470C" w:rsidRDefault="00697697" w:rsidP="0089470C">
      <w:pPr>
        <w:spacing w:after="120" w:line="259" w:lineRule="auto"/>
        <w:ind w:firstLine="720"/>
      </w:pPr>
      <w:r>
        <w:t>A</w:t>
      </w:r>
      <w:r w:rsidR="0089470C">
        <w:t>bundance distributions are often complex and heterogeneous, even when barriers to dispersal are minimal (</w:t>
      </w:r>
      <w:r w:rsidR="0089470C" w:rsidRPr="005465E2">
        <w:rPr>
          <w:highlight w:val="yellow"/>
        </w:rPr>
        <w:t>cite</w:t>
      </w:r>
      <w:r w:rsidR="0089470C">
        <w:t>), let alone in typical marine ecosystems where complex coastline and bathymetric topography and geology interact with physical oceanographic drivers (</w:t>
      </w:r>
      <w:commentRangeStart w:id="10"/>
      <w:r w:rsidR="0089470C">
        <w:rPr>
          <w:highlight w:val="yellow"/>
        </w:rPr>
        <w:t>Levin et al. 2010</w:t>
      </w:r>
      <w:commentRangeEnd w:id="10"/>
      <w:r w:rsidR="0089470C">
        <w:rPr>
          <w:rStyle w:val="CommentReference"/>
        </w:rPr>
        <w:commentReference w:id="10"/>
      </w:r>
      <w:r w:rsidR="0089470C">
        <w:t>). Heterogeneity may be present in the distribution of a species throughout its range, but the change in a species</w:t>
      </w:r>
      <w:r>
        <w:t xml:space="preserve">’ </w:t>
      </w:r>
      <w:r w:rsidR="00D766A8">
        <w:t xml:space="preserve">abundance </w:t>
      </w:r>
      <w:r w:rsidR="0089470C">
        <w:t>over time may also have a spatially varying component. Consequently, attempting to describe a uniform shift in distribution across a broad geographic range can be misleading, particularly when different regions exhibit contrasting trends. For example, if densities increase at opposing range boundaries at an equivalent rate, there may be no trend in the range-wide COG, masking finer-scale shifts. Thus, when using spatial indicators to describe species distribution shifts,</w:t>
      </w:r>
      <w:r w:rsidR="0089470C" w:rsidRPr="00A518CB">
        <w:t xml:space="preserve"> the spatial scale of</w:t>
      </w:r>
      <w:r w:rsidR="0089470C">
        <w:t xml:space="preserve"> aggregation can affect </w:t>
      </w:r>
      <w:r w:rsidR="0089470C" w:rsidRPr="00A518CB">
        <w:t>inference</w:t>
      </w:r>
      <w:r w:rsidR="0089470C">
        <w:t xml:space="preserve">, as in the classic problem of pattern and scale in ecology </w:t>
      </w:r>
      <w:r w:rsidR="0089470C">
        <w:fldChar w:fldCharType="begin"/>
      </w:r>
      <w:r w:rsidR="0089470C">
        <w:instrText xml:space="preserve"> ADDIN ZOTERO_ITEM CSL_CITATION {"citationID":"q9q9pOMA","properties":{"formattedCitation":"(Levin 1992)","plainCitation":"(Levin 1992)","noteIndex":0},"citationItems":[{"id":15179,"uris":["http://zotero.org/users/local/BQs8dIsK/items/8D88X3HY"],"uri":["http://zotero.org/users/local/BQs8dIsK/items/8D88X3HY"],"itemData":{"id":15179,"type":"article-journal","title":"The problem of pattern and scale in ecology: the Robert H. MacArthur award lecture","container-title":"Ecology","page":"1943-1967","volume":"73","issue":"6","source":"Google Scholar","title-short":"The problem of pattern and scale in ecology","author":[{"family":"Levin","given":"S. A."}],"issued":{"date-parts":[["1992"]]}}}],"schema":"https://github.com/citation-style-language/schema/raw/master/csl-citation.json"} </w:instrText>
      </w:r>
      <w:r w:rsidR="0089470C">
        <w:fldChar w:fldCharType="separate"/>
      </w:r>
      <w:r w:rsidR="0089470C" w:rsidRPr="00C80ECF">
        <w:t>(Levin 1992)</w:t>
      </w:r>
      <w:r w:rsidR="0089470C">
        <w:fldChar w:fldCharType="end"/>
      </w:r>
      <w:r w:rsidR="0089470C" w:rsidRPr="00A518CB">
        <w:t xml:space="preserve">. </w:t>
      </w:r>
      <w:r w:rsidR="0089470C">
        <w:t>Therefore, there is a general need to develop objective methods for defining appropriate scales to evaluate changes in species distributions. Such tools are widely applicable for solving specific problems in fish and wildlife conservation and management by defining spatial domains with distinct population dynamics.</w:t>
      </w:r>
    </w:p>
    <w:p w14:paraId="0555D89B" w14:textId="4D2244A4" w:rsidR="0089470C" w:rsidRDefault="0089470C" w:rsidP="0089470C">
      <w:pPr>
        <w:spacing w:after="120" w:line="259" w:lineRule="auto"/>
        <w:ind w:firstLine="720"/>
      </w:pPr>
      <w:r>
        <w:t>One of the most rapidly evolving applications of models to predict species’ range shifts has been in the field of commercial fisheries management. In addition to having ecological implications, changes in the spatial distribution of marine fishes has implications for national food security (</w:t>
      </w:r>
      <w:commentRangeStart w:id="11"/>
      <w:r>
        <w:t>Rice et al. 2011</w:t>
      </w:r>
      <w:commentRangeEnd w:id="11"/>
      <w:r>
        <w:rPr>
          <w:rStyle w:val="CommentReference"/>
        </w:rPr>
        <w:commentReference w:id="11"/>
      </w:r>
      <w:r>
        <w:t xml:space="preserve">). The most reliable estimates of marine fish </w:t>
      </w:r>
      <w:r w:rsidR="00D766A8">
        <w:t xml:space="preserve">abundances </w:t>
      </w:r>
      <w:r>
        <w:t>are generally derived from fishery-independent survey data</w:t>
      </w:r>
      <w:r w:rsidR="00AA0C6A">
        <w:t xml:space="preserve">. </w:t>
      </w:r>
      <w:r>
        <w:t xml:space="preserve">In addition to providing data used for managing individual fish populations, fishery-independent survey data may be used to </w:t>
      </w:r>
      <w:r w:rsidR="00697697">
        <w:t>derive</w:t>
      </w:r>
      <w:r>
        <w:t xml:space="preserve"> indicators for ecosystem assessments </w:t>
      </w:r>
      <w:r>
        <w:fldChar w:fldCharType="begin"/>
      </w:r>
      <w:r>
        <w:instrText xml:space="preserve"> ADDIN ZOTERO_ITEM CSL_CITATION {"citationID":"STv7yh1x","properties":{"formattedCitation":"(Nicholson and Jennings 2004, Harvey et al. 2018)","plainCitation":"(Nicholson and Jennings 2004, Harvey et al. 2018)","noteIndex":0},"citationItems":[{"id":"SciteAxG/RboMyUIk","uris":["http://zotero.org/users/2529419/items/RHNEAWQW"],"uri":["http://zotero.org/users/2529419/items/RHNEAWQW"],"itemData":{"id":2693,"type":"article-journal","title":"Testing candidate indicators to support ecosystem-based management: the power of monitoring surveys to detect temporal trends in fish community metrics","container-title":"ICES Journal of Marine Science","page":"35-42","volume":"61","issue":"1","source":"academic.oup.com","abstract":"Abstract.  Community metrics describe aspects of community structure and are often calculated from species-size-abundance data collected during fish stock monit","DOI":"10.1016/j.icesjms.2003.09.004","ISSN":"1054-3139","title-short":"Testing candidate indicators to support ecosystem-based management","journalAbbreviation":"ICES J Mar Sci","language":"en","author":[{"family":"Nicholson","given":"Mike D."},{"family":"Jennings","given":"Simon"}],"issued":{"date-parts":[["2004",1,1]]}},"label":"page"},{"id":"SciteAxG/1Igq9KbP","uris":["http://zotero.org/users/2529419/items/3JXJKL9G"],"uri":["http://zotero.org/users/2529419/items/3JXJKL9G"],"itemData":{"id":2746,"type":"report","title":"Ecosystem Status Report of the California Current for 2018: A Summary of Ecosystem Indicators Compiled by the California Current Integrated Ecosystem Assessment Team CCIEA","publisher":"&lt;span class=\"nocase\"&gt;U.S. DEPARTMENT OF COMMERCE National Oceanic and Atmospheric Administration National Marine Fisheries Service Northwest Fisheries Science Center&lt;/span&gt;","note":"Citation Key: harvey2018","title-short":"Ecosystem &lt;span class=\"nocase\"&gt;Status Report&lt;/span&gt; of the &lt;span class=\"nocase\"&gt;California Current&lt;/span&gt; for 2018","language":"English","author":[{"family":"Harvey","given":"C."},{"family":"Garfield","given":"N."},{"family":"Williams","given":"G."},{"family":"Tolimieri","given":"N."},{"family":"Schroeder","given":"I."},{"family":"Hazen","given":"E."},{"family":"Andrews","given":"K."},{"family":"Barnas","given":"K."},{"family":"Bograd","given":"S."},{"family":"Brodeur","given":"R."},{"family":"Burke","given":"B."},{"family":"Cope","given":"J."},{"family":"deWitt","given":"L."},{"family":"Field","given":"J."},{"family":"Fisher","given":"J."},{"family":"Good","given":"T."},{"family":"Greene","given":"C."},{"family":"Holland","given":"D."},{"family":"Hunsicker","given":"M."},{"family":"Jacob","given":"M."},{"family":"Kasperski","given":"S."},{"family":"Kim","given":"S."},{"family":"Leising","given":"A."},{"family":"Melin","given":"S."},{"family":"Morgan","given":"C."},{"family":"Muhling","given":"B."},{"family":"Munsch","given":"S."},{"family":"Norman","given":"K."},{"family":"Peterson","given":"W."},{"family":"Poe","given":"M."},{"family":"Samhouri","given":"J."},{"family":"Sydeman","given":"W."},{"family":"Thayer","given":"J."},{"family":"Thompson","given":"A."},{"family":"Tommasi","given":"D."},{"family":"Varney","given":"A."},{"family":"Wells","given":"B."},{"family":"Williams","given":"T."},{"family":"Zamon","given":"J."},{"family":"Lawson","given":"D."},{"family":"Anderson","given":"S."},{"family":"Gao","given":"J."},{"family":"Litzow","given":"M."},{"family":"McClatchie","given":"S."},{"family":"Ward","given":"E."},{"family":"Zador","given":"S."}],"issued":{"date-parts":[["2018"]]}},"label":"page"}],"schema":"https://github.com/citation-style-language/schema/raw/master/csl-citation.json"} </w:instrText>
      </w:r>
      <w:r>
        <w:fldChar w:fldCharType="separate"/>
      </w:r>
      <w:r>
        <w:rPr>
          <w:noProof/>
        </w:rPr>
        <w:t>(Nicholson and Jennings 2004, Harvey et al. 2018)</w:t>
      </w:r>
      <w:r>
        <w:fldChar w:fldCharType="end"/>
      </w:r>
      <w:r>
        <w:t xml:space="preserve">, </w:t>
      </w:r>
      <w:r w:rsidR="00707973">
        <w:t>to help understand</w:t>
      </w:r>
      <w:r>
        <w:t xml:space="preserve"> the impacts of fishing on non-target species </w:t>
      </w:r>
      <w:r>
        <w:fldChar w:fldCharType="begin"/>
      </w:r>
      <w:r>
        <w:instrText xml:space="preserve"> ADDIN ZOTERO_ITEM CSL_CITATION {"citationID":"lLZdXdsq","properties":{"formattedCitation":"(Stock et al. 2019)","plainCitation":"(Stock et al. 2019)","noteIndex":0},"citationItems":[{"id":"SciteAxG/DyikvD86","uris":["http://zotero.org/users/2529419/items/PDXNLWXP"],"uri":["http://zotero.org/users/2529419/items/PDXNLWXP"],"itemData":{"id":2700,"type":"article-journal","title":"Comparing predictions of fisheries bycatch using multiple spatiotemporal species distribution model frameworks","container-title":"Canadian Journal of Fisheries and Aquatic Sciences","source":"NRC Research Press","abstract":"Spatiotemporal predictions of bycatch (i.e. catch of non-targeted species) have shown promise as dynamic ocean management tools for reducing bycatch. However, which spatiotemporal model framework t...","URL":"https://www.nrcresearchpress.com/doi/abs/10.1139/cjfas-2018-0281","DOI":"10.1139/cjfas-2018-0281","ISSN":"0706-652X","journalAbbreviation":"Can. J. Fish. Aquat. Sci.","author":[{"family":"Stock","given":"Brian C"},{"family":"Ward","given":"Eric J."},{"family":"Eguchi","given":"Tomoharu"},{"family":"Jannot","given":"Jason E"},{"family":"Thorson","given":"James T"},{"family":"Feist","given":"Blake E"},{"family":"Semmens","given":"Brice X"}],"issued":{"date-parts":[["2019",6,17]]},"accessed":{"date-parts":[["2019",9,19]]}}}],"schema":"https://github.com/citation-style-language/schema/raw/master/csl-citation.json"} </w:instrText>
      </w:r>
      <w:r>
        <w:fldChar w:fldCharType="separate"/>
      </w:r>
      <w:r>
        <w:rPr>
          <w:noProof/>
        </w:rPr>
        <w:t>(Stock et al. 2019)</w:t>
      </w:r>
      <w:r>
        <w:fldChar w:fldCharType="end"/>
      </w:r>
      <w:r>
        <w:t xml:space="preserve">, or </w:t>
      </w:r>
      <w:r w:rsidR="00707973">
        <w:t>to inform</w:t>
      </w:r>
      <w:r>
        <w:t xml:space="preserve"> reference points in applications of ecosystem</w:t>
      </w:r>
      <w:r w:rsidR="00707973">
        <w:t>-</w:t>
      </w:r>
      <w:r>
        <w:t xml:space="preserve">based fisheries management </w:t>
      </w:r>
      <w:r>
        <w:fldChar w:fldCharType="begin"/>
      </w:r>
      <w:r>
        <w:instrText xml:space="preserve"> ADDIN ZOTERO_ITEM CSL_CITATION {"citationID":"6ewOWxZc","properties":{"formattedCitation":"(Link et al. 2002)","plainCitation":"(Link et al. 2002)","noteIndex":0},"citationItems":[{"id":"SciteAxG/YKVPqylR","uris":["http://zotero.org/users/2529419/items/AKMXUF8H"],"uri":["http://zotero.org/users/2529419/items/AKMXUF8H"],"itemData":{"id":2698,"type":"article-journal","title":"Marine ecosystem assessment in a fisheries management context","container-title":"Canadian Journal of Fisheries and Aquatic Sciences","page":"1429-1440","volume":"59","issue":"9","source":"NRC Research Press","abstract":"We examined a suite of abiotic, biotic, and human metrics for the northeast U.S. continental shelf ecosystem at the aggregate, community, and system level (&gt;30 different metrics) over three decades..., Nous avons étudié une série de &gt;30 métriques abiotiques, biotiques et humaines de l'écosystème de la plate-forme continentale du nord-est des É.-U. à l'échelle de l'association, de la communauté et...","DOI":"10.1139/f02-115","ISSN":"0706-652X","journalAbbreviation":"Can. J. Fish. Aquat. Sci.","author":[{"family":"Link","given":"Jason S"},{"family":"Brodziak","given":"Jon K.T"},{"family":"Edwards","given":"Steve F"},{"family":"Overholtz","given":"William J"},{"family":"Mountain","given":"David"},{"family":"Jossi","given":"Jack W"},{"family":"Smith","given":"Tim D"},{"family":"Fogarty","given":"Michael J"}],"issued":{"date-parts":[["2002",9,1]]}}}],"schema":"https://github.com/citation-style-language/schema/raw/master/csl-citation.json"} </w:instrText>
      </w:r>
      <w:r>
        <w:fldChar w:fldCharType="separate"/>
      </w:r>
      <w:r>
        <w:rPr>
          <w:noProof/>
        </w:rPr>
        <w:t>(Link et al. 2002)</w:t>
      </w:r>
      <w:r>
        <w:fldChar w:fldCharType="end"/>
      </w:r>
      <w:r>
        <w:t xml:space="preserve">.  </w:t>
      </w:r>
    </w:p>
    <w:p w14:paraId="4963693B" w14:textId="297B796C" w:rsidR="0089470C" w:rsidRDefault="0089470C" w:rsidP="0089470C">
      <w:pPr>
        <w:spacing w:after="120" w:line="259" w:lineRule="auto"/>
        <w:ind w:firstLine="720"/>
      </w:pPr>
      <w:r>
        <w:t xml:space="preserve">Techniques for estimating how fish populations vary over space and time have evolved rapidly over the last 5 years. The largest methodological changes have been advances in </w:t>
      </w:r>
      <w:r>
        <w:lastRenderedPageBreak/>
        <w:t xml:space="preserve">spatiotemporal modeling that have modeled space continuously and explicitly accounted for spatial autocorrelation between spatially-referenced observations that are proximate in both space and time </w:t>
      </w:r>
      <w:r>
        <w:fldChar w:fldCharType="begin"/>
      </w:r>
      <w:r>
        <w:instrText xml:space="preserve"> ADDIN ZOTERO_ITEM CSL_CITATION {"citationID":"GMdtHpIy","properties":{"formattedCitation":"(Shelton et al. 2014, Thorson et al. 2015)","plainCitation":"(Shelton et al. 2014, Thorson et al. 2015)","noteIndex":0},"citationItems":[{"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schema":"https://github.com/citation-style-language/schema/raw/master/csl-citation.json"} </w:instrText>
      </w:r>
      <w:r>
        <w:fldChar w:fldCharType="separate"/>
      </w:r>
      <w:r>
        <w:rPr>
          <w:noProof/>
        </w:rPr>
        <w:t>(Shelton et al. 2014, Thorson et al. 2015)</w:t>
      </w:r>
      <w:r>
        <w:fldChar w:fldCharType="end"/>
      </w:r>
      <w:r>
        <w:t xml:space="preserve">. These newer analytical approaches </w:t>
      </w:r>
      <w:r w:rsidR="00707973">
        <w:t>having many places r</w:t>
      </w:r>
      <w:r>
        <w:t xml:space="preserve">eplaced conventional design- or strata-based estimators, which assumed that </w:t>
      </w:r>
      <w:r w:rsidR="00D766A8">
        <w:t xml:space="preserve">abundance </w:t>
      </w:r>
      <w:r>
        <w:t xml:space="preserve">is homogenous within </w:t>
      </w:r>
      <w:r w:rsidR="00707973">
        <w:t xml:space="preserve">sampling </w:t>
      </w:r>
      <w:r>
        <w:t xml:space="preserve">strata </w:t>
      </w:r>
      <w:r>
        <w:fldChar w:fldCharType="begin"/>
      </w:r>
      <w:r>
        <w:instrText xml:space="preserve"> ADDIN ZOTERO_ITEM CSL_CITATION {"citationID":"PhGIUYby","properties":{"formattedCitation":"(Chen et al. 2004)","plainCitation":"(Chen et al. 2004)","noteIndex":0},"citationItems":[{"id":"SciteAxG/dGaH9HNW","uris":["http://zotero.org/users/2529419/items/MAAYT7G8"],"uri":["http://zotero.org/users/2529419/items/MAAYT7G8"],"itemData":{"id":2706,"type":"article-journal","title":"Estimation of Fish Abundance Indices Based on Scientific Research Trawl Surveys","container-title":"Biometrics","page":"116-123","volume":"60","issue":"1","source":"Wiley Online Library","abstract":"Summary. The fish abundance index over an ocean region is defined here to be the integral of expected catch per unit effort (CPUE), approximated by the sum of expected CPUE over grid squares. When trawl surveys are done within grid squares selected according to a probability sampling design, several other sources of variation such as the fish population dynamics and the catching process are also involved. In such situations model-assisted methods for estimating abundance, assessed under both design and model perspectives, have some advantages over purely design-based methods such as the Horvitz–Thompson (HT) estimator or purely model-based prediction approaches. This article develops model-assisted empirical likelihood (EL) methods via loglinear regression and nonparametric smoothing. The methods are applied to grid surveys of the Grand Bank region carried out annually by Fishery Products International from 1996 through 2002. The HT and EL methods produce similar point estimates of abundance indices. Simulation results, however, indicate that the EL estimator under local linear smoothing is associated with smaller standard errors.","DOI":"10.1111/j.0006-341X.2004.00162.x","ISSN":"1541-0420","language":"en","author":[{"family":"Chen","given":"Jiahua"},{"family":"Thompson","given":"Mary E."},{"family":"Wu","given":"Changbao"}],"issued":{"date-parts":[["2004"]]}}}],"schema":"https://github.com/citation-style-language/schema/raw/master/csl-citation.json"} </w:instrText>
      </w:r>
      <w:r>
        <w:fldChar w:fldCharType="separate"/>
      </w:r>
      <w:r>
        <w:rPr>
          <w:noProof/>
        </w:rPr>
        <w:t>(Chen et al. 2004)</w:t>
      </w:r>
      <w:r>
        <w:fldChar w:fldCharType="end"/>
      </w:r>
      <w:r>
        <w:t xml:space="preserve">. These newer modeling tools have become accessible in open source software, such </w:t>
      </w:r>
      <w:commentRangeStart w:id="12"/>
      <w:r>
        <w:t xml:space="preserve">as </w:t>
      </w:r>
      <w:commentRangeEnd w:id="12"/>
      <w:r w:rsidR="00707973">
        <w:rPr>
          <w:rStyle w:val="CommentReference"/>
        </w:rPr>
        <w:commentReference w:id="12"/>
      </w:r>
      <w:r w:rsidR="00B27A54">
        <w:t xml:space="preserve">INLA </w:t>
      </w:r>
      <w:r w:rsidR="00B27A54" w:rsidRPr="00045217">
        <w:t>(Rue et al. 2009</w:t>
      </w:r>
      <w:r w:rsidR="00B27A54">
        <w:t xml:space="preserve">) or </w:t>
      </w:r>
      <w:r>
        <w:t xml:space="preserve">VAST </w:t>
      </w:r>
      <w:r>
        <w:fldChar w:fldCharType="begin"/>
      </w:r>
      <w:r>
        <w:instrText xml:space="preserve"> ADDIN ZOTERO_ITEM CSL_CITATION {"citationID":"m4MfTsKu","properties":{"formattedCitation":"(Thorson 2019)","plainCitation":"(Thorson 2019)","noteIndex":0},"citationItems":[{"id":"SciteAxG/Q7pVELcf","uris":["http://zotero.org/users/2529419/items/VPSVIDZL"],"uri":["http://zotero.org/users/2529419/items/VPSVIDZL"],"itemData":{"id":2712,"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fldChar w:fldCharType="separate"/>
      </w:r>
      <w:r>
        <w:rPr>
          <w:noProof/>
        </w:rPr>
        <w:t>(Thorson 2019)</w:t>
      </w:r>
      <w:r>
        <w:fldChar w:fldCharType="end"/>
      </w:r>
      <w:r>
        <w:t xml:space="preserve"> and as a result these approaches have been applied to fish populations in diverse ecosystems around the world. In addition to being used for estimating abundance or spatial distributions, output from these modeling approaches have been used to generate model-based summaries to track change in species distributions, including center of gravity (COG) or area occupied, with more robust estimation than those provided by design-based estimates </w:t>
      </w:r>
      <w:r>
        <w:fldChar w:fldCharType="begin"/>
      </w:r>
      <w:r>
        <w:instrText xml:space="preserve"> ADDIN ZOTERO_ITEM CSL_CITATION {"citationID":"FmQijs6a","properties":{"formattedCitation":"(Thorson et al. 2016)","plainCitation":"(Thorson et al. 2016)","noteIndex":0},"citationItems":[{"id":"SciteAxG/5xQJsGTT","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fldChar w:fldCharType="separate"/>
      </w:r>
      <w:r>
        <w:rPr>
          <w:noProof/>
        </w:rPr>
        <w:t>(Thorson et al. 2016)</w:t>
      </w:r>
      <w:r>
        <w:fldChar w:fldCharType="end"/>
      </w:r>
      <w:r>
        <w:t>.</w:t>
      </w:r>
    </w:p>
    <w:p w14:paraId="05C8DBBF" w14:textId="1CDAD027" w:rsidR="0089470C" w:rsidRDefault="0089470C" w:rsidP="00D766A8">
      <w:pPr>
        <w:spacing w:after="120" w:line="259" w:lineRule="auto"/>
        <w:ind w:firstLine="720"/>
      </w:pPr>
      <w:r>
        <w:t xml:space="preserve">There are a number of advantages of estimating a </w:t>
      </w:r>
      <w:commentRangeStart w:id="13"/>
      <w:r>
        <w:t xml:space="preserve">species’ </w:t>
      </w:r>
      <w:r w:rsidR="00D766A8">
        <w:t>abundance</w:t>
      </w:r>
      <w:r>
        <w:t xml:space="preserve"> </w:t>
      </w:r>
      <w:commentRangeEnd w:id="13"/>
      <w:r>
        <w:rPr>
          <w:rStyle w:val="CommentReference"/>
        </w:rPr>
        <w:commentReference w:id="13"/>
      </w:r>
      <w:r>
        <w:t>in a framework that accounts for spatial or spatiotemporal variation. First, explicitly accounting for spatial variation in</w:t>
      </w:r>
      <w:r w:rsidR="00D766A8">
        <w:t xml:space="preserve"> abundance</w:t>
      </w:r>
      <w:r>
        <w:t xml:space="preserve"> has been shown to increase precision of estimated temporal trends </w:t>
      </w:r>
      <w:r>
        <w:fldChar w:fldCharType="begin"/>
      </w:r>
      <w:r>
        <w:instrText xml:space="preserve"> ADDIN ZOTERO_ITEM CSL_CITATION {"citationID":"v5MYhubN","properties":{"formattedCitation":"(Thorson et al. 2015)","plainCitation":"(Thorson et al. 2015)","noteIndex":0},"citationItems":[{"id":"SciteAxG/Tq5nutnN","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fldChar w:fldCharType="separate"/>
      </w:r>
      <w:r>
        <w:rPr>
          <w:noProof/>
        </w:rPr>
        <w:t>(Thorson et al. 2015)</w:t>
      </w:r>
      <w:r>
        <w:fldChar w:fldCharType="end"/>
      </w:r>
      <w:r>
        <w:t xml:space="preserve">. Second, the framework used in the majority of approaches for modeling spatial or spatiotemporal variation in fish </w:t>
      </w:r>
      <w:r w:rsidR="00D766A8">
        <w:t xml:space="preserve">abundance </w:t>
      </w:r>
      <w:r>
        <w:t>is extremely flexible and extendable. Approaches include using mixed</w:t>
      </w:r>
      <w:r w:rsidR="00707973">
        <w:t>-effect</w:t>
      </w:r>
      <w:r>
        <w:t xml:space="preserve"> models where the spatial or spatiotemporal components are typically estimated as random effects </w:t>
      </w:r>
      <w:r>
        <w:fldChar w:fldCharType="begin"/>
      </w:r>
      <w:r>
        <w:instrText xml:space="preserve"> ADDIN ZOTERO_ITEM CSL_CITATION {"citationID":"bxqakZ4K","properties":{"formattedCitation":"(Latimer et al. 2009, Shelton et al. 2014)","plainCitation":"(Latimer et al. 2009, Shelton et al. 2014)","noteIndex":0},"citationItems":[{"id":"SciteAxG/OHLP9Cnc","uris":["http://zotero.org/users/2529419/items/4NTJB76B"],"uri":["http://zotero.org/users/2529419/items/4NTJB76B"],"itemData":{"id":2714,"type":"article-journal","title":"Hierarchical models facilitate spatial analysis of large data sets: a case study on invasive plant species in the northeastern United States","container-title":"Ecology Letters","page":"144-154","volume":"12","issue":"2","source":"Wiley Online Library","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DOI":"10.1111/j.1461-0248.2008.01270.x","ISSN":"1461-0248","title-short":"Hierarchical models facilitate spatial analysis of large data sets","language":"en","author":[{"family":"Latimer","given":"A. M."},{"family":"Banerjee","given":"S."},{"family":"Jr","given":"H. Sang"},{"family":"Mosher","given":"E. S."},{"family":"Jr","given":"J. A. Silander"}],"issued":{"date-parts":[["2009"]]}},"label":"page"},{"id":"SciteAxG/32PaW9br","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schema":"https://github.com/citation-style-language/schema/raw/master/csl-citation.json"} </w:instrText>
      </w:r>
      <w:r>
        <w:fldChar w:fldCharType="separate"/>
      </w:r>
      <w:r>
        <w:rPr>
          <w:noProof/>
        </w:rPr>
        <w:t>(Latimer et al. 2009, Shelton et al. 2014)</w:t>
      </w:r>
      <w:r>
        <w:fldChar w:fldCharType="end"/>
      </w:r>
      <w:r>
        <w:t xml:space="preserve"> and annual effects are included as factors to allow for unbiased estimates of trends. Additional extensions include the incorporation of covariates such as depth </w:t>
      </w:r>
      <w:r>
        <w:fldChar w:fldCharType="begin"/>
      </w:r>
      <w:r>
        <w:instrText xml:space="preserve"> ADDIN ZOTERO_ITEM CSL_CITATION {"citationID":"xY5MmH62","properties":{"formattedCitation":"(Johnson et al. 2019)","plainCitation":"(Johnson et al. 2019)","noteIndex":0},"citationItems":[{"id":"SciteAxG/UrmbrFEt","uris":["http://zotero.org/users/2529419/items/R6IICQMZ"],"uri":["http://zotero.org/users/2529419/items/R6IICQMZ"],"itemData":{"id":2718,"type":"article-journal","title":"Investigating the value of including depth during spatiotemporal index standardization","container-title":"Fisheries Research","page":"126-137","volume":"216","source":"ScienceDirect","abstract":"There are many methods available for estimating the current abundance of fish species. Design-based estimators, which assume random sampling within the sampling domain, have conventionally been used to provide relative indices of abundance. More recently, the use of spatiotemporal models has increased because of their ability to explicitly account for spatial heterogeneity and higher precision relative to design-based estimators. In theory, the inclusion of covariates (e.g., depth) should also improve precision by explaining a portion of the variability in fish abundance. We used a simulation experiment to evaluate the bias and precision of results from spatiotemporal index-standardization models when the true process was and was not governed by depth. The simulation was conditioned on fits to data for darkblotched rockfish (Sebastes crameri) because of the known preference of older individuals for deeper water, coupled with their limited migration after recruiting to the fishery. Trends in the simulated indices of abundance were estimated without bias, although individual parameters were not necessarily unbiased. Incorrectly including depth when it did not govern the true process was less problematic than not including it when it should have been included. Akaike Information Criterion correctly identified overfitting when the true dynamics were not governed by depth. Results illustrate how spatiotemporal models can include covariates, but additional testing is needed with respect to the utility of including dynamic covariates that vary in space and time or covariates that do not covary with latitude or longitude.","DOI":"10.1016/j.fishres.2019.04.004","ISSN":"0165-7836","journalAbbreviation":"Fisheries Research","author":[{"family":"Johnson","given":"Kelli F."},{"family":"Thorson","given":"James T."},{"family":"Punt","given":"André E."}],"issued":{"date-parts":[["2019",8,1]]}}}],"schema":"https://github.com/citation-style-language/schema/raw/master/csl-citation.json"} </w:instrText>
      </w:r>
      <w:r>
        <w:fldChar w:fldCharType="separate"/>
      </w:r>
      <w:r>
        <w:rPr>
          <w:noProof/>
        </w:rPr>
        <w:t>(Johnson et al. 2019)</w:t>
      </w:r>
      <w:r>
        <w:fldChar w:fldCharType="end"/>
      </w:r>
      <w:r>
        <w:t xml:space="preserve">, </w:t>
      </w:r>
      <w:commentRangeStart w:id="14"/>
      <w:r w:rsidR="0067570C">
        <w:t>or</w:t>
      </w:r>
      <w:commentRangeEnd w:id="14"/>
      <w:r w:rsidR="0067570C">
        <w:rPr>
          <w:rStyle w:val="CommentReference"/>
          <w:rFonts w:asciiTheme="minorHAnsi" w:eastAsiaTheme="minorHAnsi" w:hAnsiTheme="minorHAnsi" w:cstheme="minorBidi"/>
          <w:lang w:val="en-US"/>
        </w:rPr>
        <w:commentReference w:id="14"/>
      </w:r>
      <w:r w:rsidR="0067570C">
        <w:t xml:space="preserve"> </w:t>
      </w:r>
      <w:r>
        <w:t xml:space="preserve">modeling extremes in spatial processes </w:t>
      </w:r>
      <w:r>
        <w:fldChar w:fldCharType="begin"/>
      </w:r>
      <w:r>
        <w:instrText xml:space="preserve"> ADDIN ZOTERO_ITEM CSL_CITATION {"citationID":"JH61sSur","properties":{"formattedCitation":"(Anderson and Ward 2019)","plainCitation":"(Anderson and Ward 2019)","noteIndex":0},"citationItems":[{"id":"SciteAxG/8qdTV03t","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schema":"https://github.com/citation-style-language/schema/raw/master/csl-citation.json"} </w:instrText>
      </w:r>
      <w:r>
        <w:fldChar w:fldCharType="separate"/>
      </w:r>
      <w:r>
        <w:rPr>
          <w:noProof/>
        </w:rPr>
        <w:t>(Anderson and Ward 2019)</w:t>
      </w:r>
      <w:r>
        <w:fldChar w:fldCharType="end"/>
      </w:r>
      <w:r w:rsidR="0067570C">
        <w:t>.</w:t>
      </w:r>
    </w:p>
    <w:p w14:paraId="5504A9DA" w14:textId="428F9712" w:rsidR="0089470C" w:rsidRDefault="0089470C" w:rsidP="0067570C">
      <w:pPr>
        <w:spacing w:after="120" w:line="259" w:lineRule="auto"/>
      </w:pPr>
      <w:r>
        <w:tab/>
        <w:t xml:space="preserve">Similar to the non-spatial case, recently developed spatiotemporal modeling approaches have </w:t>
      </w:r>
      <w:r w:rsidR="0067570C">
        <w:t xml:space="preserve">generally </w:t>
      </w:r>
      <w:r>
        <w:t xml:space="preserve">treated time as a discrete factor, and </w:t>
      </w:r>
      <w:r w:rsidR="0067570C">
        <w:t>allowed the</w:t>
      </w:r>
      <w:r>
        <w:t xml:space="preserve"> spatial distribution of </w:t>
      </w:r>
      <w:r w:rsidR="00D766A8">
        <w:t xml:space="preserve">abundance </w:t>
      </w:r>
      <w:r>
        <w:t>to be constant (modeled as a single spatial field</w:t>
      </w:r>
      <w:r w:rsidR="0067570C">
        <w:t>, ignoring time</w:t>
      </w:r>
      <w:r>
        <w:t xml:space="preserve">) or </w:t>
      </w:r>
      <w:r w:rsidR="0067570C">
        <w:t>time-varying</w:t>
      </w:r>
      <w:r>
        <w:t xml:space="preserve"> (with variability modeled either as independent over time, or as an autoregressive process). The objective of this manuscript is to introduce a new modeling approach, explicitly accounting for the spatial variability in how species change through time. While widely applicable to a wide range of biological data (or even non-biological data), we focus on an application to changes in the distribution for commercially fished species. These represent 19 species from a 15-year publically available trawl survey dataset. We illustrate how our new approach may be used to infer changes over time, and also how output from this modeling approach may be useful in identifying spatial regions where change is greater than or less than average. We demonstrate how model-based COG estimates for these </w:t>
      </w:r>
      <w:proofErr w:type="spellStart"/>
      <w:r>
        <w:t>subregions</w:t>
      </w:r>
      <w:proofErr w:type="spellEnd"/>
      <w:r>
        <w:t xml:space="preserve"> may be more useful than global COG trends calculated over an entire survey domain. </w:t>
      </w:r>
    </w:p>
    <w:p w14:paraId="5C056839" w14:textId="77777777" w:rsidR="00963112" w:rsidRDefault="00963112" w:rsidP="009F6418">
      <w:pPr>
        <w:spacing w:after="120" w:line="259" w:lineRule="auto"/>
      </w:pPr>
    </w:p>
    <w:p w14:paraId="5EB0E09A" w14:textId="458009D1" w:rsidR="002D09CF" w:rsidRPr="00963112" w:rsidRDefault="002D09CF" w:rsidP="009F6418">
      <w:pPr>
        <w:spacing w:after="120" w:line="259" w:lineRule="auto"/>
      </w:pPr>
      <w:commentRangeStart w:id="15"/>
      <w:r w:rsidRPr="00166AA7">
        <w:rPr>
          <w:b/>
        </w:rPr>
        <w:t>M</w:t>
      </w:r>
      <w:commentRangeStart w:id="16"/>
      <w:r w:rsidRPr="00166AA7">
        <w:rPr>
          <w:b/>
        </w:rPr>
        <w:t>ethods</w:t>
      </w:r>
      <w:commentRangeEnd w:id="15"/>
      <w:r w:rsidR="00CF409B">
        <w:rPr>
          <w:rStyle w:val="CommentReference"/>
        </w:rPr>
        <w:commentReference w:id="15"/>
      </w:r>
      <w:commentRangeEnd w:id="16"/>
      <w:r w:rsidR="005E40CA">
        <w:rPr>
          <w:rStyle w:val="CommentReference"/>
        </w:rPr>
        <w:commentReference w:id="16"/>
      </w:r>
    </w:p>
    <w:p w14:paraId="5D98CA3C" w14:textId="1EA4B8FF" w:rsidR="00216F6D" w:rsidRPr="009F6418" w:rsidRDefault="00216F6D" w:rsidP="009F6418">
      <w:pPr>
        <w:spacing w:after="120"/>
        <w:rPr>
          <w:i/>
        </w:rPr>
      </w:pPr>
      <w:r w:rsidRPr="00216F6D">
        <w:rPr>
          <w:i/>
        </w:rPr>
        <w:t>Spatial GLMM Overview</w:t>
      </w:r>
    </w:p>
    <w:p w14:paraId="3A6DD311" w14:textId="7DE12F9D" w:rsidR="00CB4A97" w:rsidRPr="002D6DFC" w:rsidRDefault="002D09CF" w:rsidP="00D766A8">
      <w:pPr>
        <w:spacing w:after="120"/>
      </w:pPr>
      <w:r w:rsidRPr="002D6DFC">
        <w:t xml:space="preserve">The majority of recent applications of SDMs to </w:t>
      </w:r>
      <w:r w:rsidR="00843B51">
        <w:t>marine fish survey</w:t>
      </w:r>
      <w:r w:rsidR="00843B51" w:rsidRPr="002D6DFC">
        <w:t xml:space="preserve"> </w:t>
      </w:r>
      <w:r w:rsidRPr="002D6DFC">
        <w:t xml:space="preserve">data have been </w:t>
      </w:r>
      <w:r w:rsidR="00CB4A97" w:rsidRPr="002D6DFC">
        <w:t>implemented</w:t>
      </w:r>
      <w:r w:rsidRPr="002D6DFC">
        <w:t xml:space="preserve"> in a GLMM (generalized linear mixed‐effects model) framework, where random effects are used to describe spatial or spatiotemporal components. </w:t>
      </w:r>
      <w:r w:rsidR="00216F6D">
        <w:t xml:space="preserve">Spatial components are differentiated from </w:t>
      </w:r>
      <w:r w:rsidR="00216F6D">
        <w:lastRenderedPageBreak/>
        <w:t xml:space="preserve">spatiotemporal components in that the former are constant, whereas the latter vary through time.  </w:t>
      </w:r>
      <w:r w:rsidRPr="002D6DFC">
        <w:t xml:space="preserve">Examples include applications to Gaussian predictive process models </w:t>
      </w:r>
      <w:r w:rsidR="00045217">
        <w:fldChar w:fldCharType="begin"/>
      </w:r>
      <w:r w:rsidR="00CB31A2">
        <w:instrText xml:space="preserve"> ADDIN ZOTERO_ITEM CSL_CITATION {"citationID":"iB4vWtb8","properties":{"formattedCitation":"(Shelton et al. 2014, Thorson et al. 2015, Anderson and Ward 2019)","plainCitation":"(Shelton et al. 2014, Thorson et al. 2015, Anderson and Ward 2019)","noteIndex":0},"citationItems":[{"id":"NaQbSs6x/kh5JCEjN","uris":["http://zotero.org/users/2529419/items/3URC5K6B"],"uri":["http://zotero.org/users/2529419/items/3URC5K6B"],"itemData":{"id":2709,"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 Des estimations exactes de l’abondance sont essentielles au succès de la conservation et de la gestion. Si les estimateurs d’abondance stratifiés classiques fournissent des estimations non biaisées...","DOI":"10.1139/cjfas-2013-0508","ISSN":"0706-652X","journalAbbreviation":"Can. J. Fish. Aquat. Sci.","author":[{"family":"Shelton","given":"Andrew Olaf"},{"family":"Thorson","given":"James T."},{"family":"Ward","given":"Eric J."},{"family":"Feist","given":"Blake E."}],"issued":{"date-parts":[["2014",7,8]]}},"label":"page"},{"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Shelton et al. 2014, Thorson et al. 2015, Anderson and Ward 2019)</w:t>
      </w:r>
      <w:r w:rsidR="00045217">
        <w:fldChar w:fldCharType="end"/>
      </w:r>
      <w:r w:rsidRPr="002D6DFC">
        <w:t>, and predictive modeling using integrated nested Laplace approximation</w:t>
      </w:r>
      <w:r w:rsidR="003860C5" w:rsidRPr="002D6DFC">
        <w:t>s (</w:t>
      </w:r>
      <w:commentRangeStart w:id="17"/>
      <w:r w:rsidR="003860C5" w:rsidRPr="002D6DFC">
        <w:t>INLA;</w:t>
      </w:r>
      <w:commentRangeEnd w:id="17"/>
      <w:r w:rsidR="00843B51">
        <w:rPr>
          <w:rStyle w:val="CommentReference"/>
        </w:rPr>
        <w:commentReference w:id="17"/>
      </w:r>
      <w:r w:rsidR="00045217">
        <w:t xml:space="preserve"> </w:t>
      </w:r>
      <w:r w:rsidR="00045217">
        <w:fldChar w:fldCharType="begin"/>
      </w:r>
      <w:r w:rsidR="00CB31A2">
        <w:instrText xml:space="preserve"> ADDIN ZOTERO_ITEM CSL_CITATION {"citationID":"bsyp29RH","properties":{"formattedCitation":"(Rue et al. 2009, Ruiz-C\\uc0\\u225{}rdenas et al. 2012)","plainCitation":"(Rue et al. 2009, Ruiz-Cárdenas et al. 2012)","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label":"page"},{"id":"NaQbSs6x/YRvZH8nY","uris":["http://zotero.org/users/2529419/items/4LWI68CF"],"uri":["http://zotero.org/users/2529419/items/4LWI68CF"],"itemData":{"id":2727,"type":"article-journal","title":"Direct fitting of dynamic models using integrated nested Laplace approximations — INLA","container-title":"Computational Statistics &amp; Data Analysis","page":"1808-1828","volume":"56","issue":"6","source":"ScienceDirect","abstract":"Inference in state-space models usually relies on recursive forms for filtering and smoothing of the state vectors regarding the temporal structure of the observations, an assumption that is, from our view point, unnecessary if the dataset is fixed, that is, completely available before analysis. In this paper, we propose a computational framework to perform approximate full Bayesian inference in linear and generalized dynamic linear models based on the Integrated Nested Laplace Approximation (INLA) approach. The proposed framework directly approximates the posterior marginals of interest disregarding the assumption of recursive updating/estimation of the states and hyperparameters in the case of fixed datasets and, therefore, enable us to do fully Bayesian analysis of complex state-space models more easily and in a short computational time. The proposed framework overcomes some limitations of current tools in the dynamic modeling literature and is vastly illustrated with a series of simulated as well as well known real-life examples from the literature, including realistically complex models with correlated error structures and models with more than one state vector, being mutually dependent on each other. R code is available online for all the examples presented.","DOI":"10.1016/j.csda.2011.10.024","ISSN":"0167-9473","journalAbbreviation":"Computational Statistics &amp; Data Analysis","author":[{"family":"Ruiz-Cárdenas","given":"Ramiro"},{"family":"Krainski","given":"Elias T."},{"family":"Rue","given":"Håvard"}],"issued":{"date-parts":[["2012",6,1]]}},"label":"page"}],"schema":"https://github.com/citation-style-language/schema/raw/master/csl-citation.json"} </w:instrText>
      </w:r>
      <w:r w:rsidR="00045217">
        <w:fldChar w:fldCharType="separate"/>
      </w:r>
      <w:r w:rsidR="00045217" w:rsidRPr="00045217">
        <w:t>(Rue et al. 2009, Ruiz-Cárdenas et al. 2012)</w:t>
      </w:r>
      <w:r w:rsidR="00045217">
        <w:fldChar w:fldCharType="end"/>
      </w:r>
      <w:r w:rsidR="003860C5" w:rsidRPr="002D6DFC">
        <w:t>). The</w:t>
      </w:r>
      <w:r w:rsidRPr="002D6DFC">
        <w:t xml:space="preserve"> latter approach has been </w:t>
      </w:r>
      <w:r w:rsidR="003860C5" w:rsidRPr="002D6DFC">
        <w:t xml:space="preserve">particularly </w:t>
      </w:r>
      <w:r w:rsidRPr="002D6DFC">
        <w:t>useful for large datasets</w:t>
      </w:r>
      <w:r w:rsidR="003860C5" w:rsidRPr="002D6DFC">
        <w:t>,</w:t>
      </w:r>
      <w:r w:rsidRPr="002D6DFC">
        <w:t xml:space="preserve"> </w:t>
      </w:r>
      <w:r w:rsidR="003860C5" w:rsidRPr="002D6DFC">
        <w:t xml:space="preserve">where </w:t>
      </w:r>
      <w:r w:rsidR="00843B51">
        <w:t>substantial</w:t>
      </w:r>
      <w:r w:rsidR="00843B51" w:rsidRPr="002D6DFC">
        <w:t xml:space="preserve"> </w:t>
      </w:r>
      <w:r w:rsidR="003860C5" w:rsidRPr="002D6DFC">
        <w:t>gains in computational efficiency are accomplished by taking</w:t>
      </w:r>
      <w:r w:rsidRPr="002D6DFC">
        <w:t xml:space="preserve"> advantage of sparse matrix approximations to the variance</w:t>
      </w:r>
      <w:r w:rsidR="00843B51">
        <w:t>-</w:t>
      </w:r>
      <w:r w:rsidRPr="002D6DFC">
        <w:t>covariance matrix</w:t>
      </w:r>
      <w:r w:rsidR="00045217">
        <w:t xml:space="preserve"> </w:t>
      </w:r>
      <w:r w:rsidR="00045217">
        <w:fldChar w:fldCharType="begin"/>
      </w:r>
      <w:r w:rsidR="00CB31A2">
        <w:instrText xml:space="preserve"> ADDIN ZOTERO_ITEM CSL_CITATION {"citationID":"JvQteIYR","properties":{"formattedCitation":"(Thorson and Barnett 2017)","plainCitation":"(Thorson and Barnett 2017)","noteIndex":0},"citationItems":[{"id":"NaQbSs6x/4yMfKefn","uris":["http://zotero.org/users/2529419/items/URBQTB4Q"],"uri":["http://zotero.org/users/2529419/items/URBQTB4Q"],"itemData":{"id":272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DOI":"10.1093/icesjms/fsw193","ISSN":"1054-3139","journalAbbreviation":"ICES J Mar Sci","language":"en","author":[{"family":"Thorson","given":"James T."},{"family":"Barnett","given":"Lewis A. K."}],"issued":{"date-parts":[["2017",5,1]]}}}],"schema":"https://github.com/citation-style-language/schema/raw/master/csl-citation.json"} </w:instrText>
      </w:r>
      <w:r w:rsidR="00045217">
        <w:fldChar w:fldCharType="separate"/>
      </w:r>
      <w:r w:rsidR="00045217">
        <w:rPr>
          <w:noProof/>
        </w:rPr>
        <w:t>(Thorson and Barnett 2017)</w:t>
      </w:r>
      <w:r w:rsidR="00045217">
        <w:fldChar w:fldCharType="end"/>
      </w:r>
      <w:r w:rsidRPr="002D6DFC">
        <w:t xml:space="preserve">. Regardless of the estimation approach used, the general formulation of these models uses a link function </w:t>
      </w:r>
      <m:oMath>
        <m:r>
          <w:rPr>
            <w:rFonts w:ascii="Cambria Math" w:hAnsi="Cambria Math"/>
          </w:rPr>
          <m:t>g</m:t>
        </m:r>
        <m:r>
          <m:rPr>
            <m:sty m:val="p"/>
          </m:rPr>
          <w:rPr>
            <w:rFonts w:ascii="Cambria Math" w:hAnsi="Cambria Math"/>
          </w:rPr>
          <m:t>(∙)</m:t>
        </m:r>
      </m:oMath>
      <w:r w:rsidRPr="002D6DFC">
        <w:t xml:space="preserve"> to relate the observed response to covariates and a latent spatial process. For example, </w:t>
      </w:r>
    </w:p>
    <w:p w14:paraId="29CE2036" w14:textId="77777777" w:rsidR="00CB4A97" w:rsidRDefault="00CB4A97" w:rsidP="009F6418">
      <w:pPr>
        <w:spacing w:after="120"/>
      </w:pPr>
    </w:p>
    <w:p w14:paraId="1AF9220F" w14:textId="7F4FA9B6" w:rsidR="00CB4A97" w:rsidRDefault="002D09CF" w:rsidP="009F6418">
      <w:pPr>
        <w:spacing w:after="120"/>
        <w:jc w:val="cente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oMath>
      <w:r w:rsidRPr="00166AA7">
        <w:t>,</w:t>
      </w:r>
    </w:p>
    <w:p w14:paraId="22CC9FED" w14:textId="77777777" w:rsidR="00CB4A97" w:rsidRDefault="00CB4A97" w:rsidP="009F6418">
      <w:pPr>
        <w:spacing w:after="120"/>
      </w:pPr>
    </w:p>
    <w:p w14:paraId="5CAB5269" w14:textId="7919C06D" w:rsidR="002D09CF" w:rsidRPr="002D6DFC" w:rsidRDefault="002D09CF" w:rsidP="009F6418">
      <w:pPr>
        <w:spacing w:after="120"/>
      </w:pPr>
      <w:r w:rsidRPr="002D6DFC">
        <w:t xml:space="preserve">where </w:t>
      </w:r>
      <m:oMath>
        <m:sSub>
          <m:sSubPr>
            <m:ctrlPr>
              <w:rPr>
                <w:rFonts w:ascii="Cambria Math" w:hAnsi="Cambria Math"/>
                <w:i/>
              </w:rPr>
            </m:ctrlPr>
          </m:sSubPr>
          <m:e>
            <m:r>
              <w:rPr>
                <w:rFonts w:ascii="Cambria Math" w:hAnsi="Cambria Math"/>
              </w:rPr>
              <m:t>u</m:t>
            </m:r>
          </m:e>
          <m:sub>
            <m:r>
              <w:rPr>
                <w:rFonts w:ascii="Cambria Math" w:hAnsi="Cambria Math"/>
              </w:rPr>
              <m:t>s,t</m:t>
            </m:r>
          </m:sub>
        </m:sSub>
      </m:oMath>
      <w:r w:rsidRPr="002D6DFC">
        <w:t xml:space="preserve"> is the expectation at location </w:t>
      </w:r>
      <w:r w:rsidRPr="002D6DFC">
        <w:rPr>
          <w:i/>
        </w:rPr>
        <w:t>s</w:t>
      </w:r>
      <w:r w:rsidRPr="002D6DFC">
        <w:t xml:space="preserve"> and time </w:t>
      </w:r>
      <w:r w:rsidRPr="002D6DFC">
        <w:rPr>
          <w:i/>
        </w:rPr>
        <w:t>t</w:t>
      </w:r>
      <w:r w:rsidRPr="002D6DFC">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oMath>
      <w:r w:rsidRPr="002D6DFC">
        <w:t xml:space="preserve"> are covariates, </w:t>
      </w:r>
      <m:oMath>
        <m:r>
          <m:rPr>
            <m:sty m:val="bi"/>
          </m:rPr>
          <w:rPr>
            <w:rFonts w:ascii="Cambria Math" w:hAnsi="Cambria Math"/>
          </w:rPr>
          <m:t>b</m:t>
        </m:r>
      </m:oMath>
      <w:r w:rsidRPr="002D6DFC">
        <w:t xml:space="preserve"> represents a vector of estimated coefficients, </w:t>
      </w:r>
      <m:oMath>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oMath>
      <w:r w:rsidRPr="002D6DFC">
        <w:rPr>
          <w:rFonts w:eastAsiaTheme="minorEastAsia"/>
        </w:rPr>
        <w:t xml:space="preserve"> is the mean spatial component at location </w:t>
      </w:r>
      <w:r w:rsidRPr="002D6DFC">
        <w:rPr>
          <w:rFonts w:eastAsiaTheme="minorEastAsia"/>
          <w:i/>
        </w:rPr>
        <w:t>s</w:t>
      </w:r>
      <w:r w:rsidRPr="002D6DFC">
        <w:rPr>
          <w:rFonts w:eastAsiaTheme="minorEastAsia"/>
        </w:rPr>
        <w:t xml:space="preserve"> (constant through time), </w:t>
      </w:r>
      <w:r w:rsidRPr="002D6DFC">
        <w:t xml:space="preserve">and </w:t>
      </w:r>
      <m:oMath>
        <m:sSub>
          <m:sSubPr>
            <m:ctrlPr>
              <w:rPr>
                <w:rFonts w:ascii="Cambria Math" w:hAnsi="Cambria Math"/>
                <w:i/>
              </w:rPr>
            </m:ctrlPr>
          </m:sSubPr>
          <m:e>
            <m:r>
              <m:rPr>
                <m:sty m:val="bi"/>
              </m:rPr>
              <w:rPr>
                <w:rFonts w:ascii="Cambria Math" w:hAnsi="Cambria Math"/>
              </w:rPr>
              <m:t>γ</m:t>
            </m:r>
          </m:e>
          <m:sub>
            <m:r>
              <w:rPr>
                <w:rFonts w:ascii="Cambria Math" w:hAnsi="Cambria Math"/>
              </w:rPr>
              <m:t>s,t</m:t>
            </m:r>
          </m:sub>
        </m:sSub>
      </m:oMath>
      <w:r w:rsidRPr="002D6DFC">
        <w:t xml:space="preserve"> is the spatiotemporal process at location </w:t>
      </w:r>
      <w:r w:rsidRPr="002D6DFC">
        <w:rPr>
          <w:i/>
        </w:rPr>
        <w:t>s</w:t>
      </w:r>
      <w:r w:rsidRPr="002D6DFC">
        <w:t xml:space="preserve"> and time </w:t>
      </w:r>
      <w:r w:rsidRPr="002D6DFC">
        <w:rPr>
          <w:i/>
        </w:rPr>
        <w:t>t</w:t>
      </w:r>
      <w:r w:rsidRPr="002D6DFC">
        <w:t xml:space="preserve">. The spatiotemporal process describing </w:t>
      </w:r>
      <m:oMath>
        <m:r>
          <m:rPr>
            <m:sty m:val="bi"/>
          </m:rPr>
          <w:rPr>
            <w:rFonts w:ascii="Cambria Math" w:hAnsi="Cambria Math"/>
          </w:rPr>
          <m:t>γ</m:t>
        </m:r>
      </m:oMath>
      <w:r w:rsidRPr="002D6DFC">
        <w:rPr>
          <w:rFonts w:eastAsiaTheme="minorEastAsia"/>
          <w:b/>
        </w:rPr>
        <w:t xml:space="preserve"> </w:t>
      </w:r>
      <w:r w:rsidRPr="002D6DFC">
        <w:t>is flexible in that it can be removed from the model (leaving a model with a spatial but no spatiotemporal component), may be independent for each time slice, or modeled with an autoregressive process (</w:t>
      </w:r>
      <w:commentRangeStart w:id="18"/>
      <w:r w:rsidRPr="002D6DFC">
        <w:t>allowing hotspots to persist through time</w:t>
      </w:r>
      <w:commentRangeEnd w:id="18"/>
      <w:r w:rsidR="00A63541">
        <w:rPr>
          <w:rStyle w:val="CommentReference"/>
        </w:rPr>
        <w:commentReference w:id="18"/>
      </w:r>
      <w:r w:rsidRPr="002D6DFC">
        <w:t>;</w:t>
      </w:r>
      <w:r w:rsidR="00045217">
        <w:t xml:space="preserve"> </w:t>
      </w:r>
      <w:r w:rsidR="00045217">
        <w:fldChar w:fldCharType="begin"/>
      </w:r>
      <w:r w:rsidR="00CB31A2">
        <w:instrText xml:space="preserve"> ADDIN ZOTERO_ITEM CSL_CITATION {"citationID":"p8zNkoWl","properties":{"formattedCitation":"(Thorson et al. 2015, Ward et al. 2015, Anderson and Ward 2019)","plainCitation":"(Thorson et al. 2015, Ward et al. 2015, Anderson and Ward 2019)","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label":"page"},{"id":"NaQbSs6x/yFlPeVdn","uris":["http://zotero.org/users/2529419/items/NPM279KG"],"uri":["http://zotero.org/users/2529419/items/NPM279KG"],"itemData":{"id":2733,"type":"article-journal","title":"Using spatiotemporal species distribution models to identify temporally evolving hotspots of species co-occurrence","container-title":"Ecological Applications","page":"2198-2209","volume":"25","issue":"8","source":"DOI.org (Crossref)","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ﬁ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ﬁshery data set (þ40%) and a ﬁshery-independent data set (þ55%). Eulachon bycatch has increased in recent years, but the agreement between these two data sets implies that increases in bycatch are not due to an increase in incidental targeting of eulachon by ﬁ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051-0761","journalAbbreviation":"Ecological Applications","language":"en","author":[{"family":"Ward","given":"Eric J."},{"family":"Jannot","given":"Jason E."},{"family":"Lee","given":"Yong-Woo"},{"family":"Ono","given":"Kotaro"},{"family":"Shelton","given":"Andrew O."},{"family":"Thorson","given":"James T."}],"issued":{"date-parts":[["2015",12]]}},"label":"page"},{"id":"NaQbSs6x/v9xlQDb8","uris":["http://zotero.org/users/2529419/items/SXPS5PRB"],"uri":["http://zotero.org/users/2529419/items/SXPS5PRB"],"itemData":{"id":2723,"type":"article-journal","title":"Black swans in space: modeling spatiotemporal processes with extremes","container-title":"Ecology","page":"e02403","volume":"100","issue":"1","source":"Wiley Online Library","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DOI":"10.1002/ecy.2403","ISSN":"1939-9170","title-short":"Black swans in space","language":"en","author":[{"family":"Anderson","given":"Sean C."},{"family":"Ward","given":"Eric J."}],"issued":{"date-parts":[["2019"]]}},"label":"page"}],"schema":"https://github.com/citation-style-language/schema/raw/master/csl-citation.json"} </w:instrText>
      </w:r>
      <w:r w:rsidR="00045217">
        <w:fldChar w:fldCharType="separate"/>
      </w:r>
      <w:r w:rsidR="00045217">
        <w:rPr>
          <w:noProof/>
        </w:rPr>
        <w:t>(Thorson et al. 2015, Ward et al. 2015, Anderson and Ward 2019)</w:t>
      </w:r>
      <w:r w:rsidR="00045217">
        <w:fldChar w:fldCharType="end"/>
      </w:r>
      <w:r w:rsidRPr="002D6DFC">
        <w:t xml:space="preserve">). </w:t>
      </w:r>
      <w:r w:rsidR="007730D8">
        <w:t xml:space="preserve">Previous applications </w:t>
      </w:r>
      <w:r w:rsidR="0089470C">
        <w:t xml:space="preserve">to marine fishes </w:t>
      </w:r>
      <w:r w:rsidR="007730D8">
        <w:t xml:space="preserve">have either used a delta-GLMM framework to model presence-absence and positive catch rates separately </w:t>
      </w:r>
      <w:r w:rsidR="00045217">
        <w:fldChar w:fldCharType="begin"/>
      </w:r>
      <w:r w:rsidR="00CB31A2">
        <w:instrText xml:space="preserve"> ADDIN ZOTERO_ITEM CSL_CITATION {"citationID":"b5b1TEnS","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45217">
        <w:fldChar w:fldCharType="separate"/>
      </w:r>
      <w:r w:rsidR="00045217">
        <w:rPr>
          <w:noProof/>
        </w:rPr>
        <w:t>(Thorson et al. 2015)</w:t>
      </w:r>
      <w:r w:rsidR="00045217">
        <w:fldChar w:fldCharType="end"/>
      </w:r>
      <w:r w:rsidR="00045217">
        <w:t xml:space="preserve"> </w:t>
      </w:r>
      <w:r w:rsidR="007730D8">
        <w:t xml:space="preserve">or a Tweedie distribution to model total variation in </w:t>
      </w:r>
      <w:r w:rsidR="00D766A8">
        <w:t xml:space="preserve">abundance </w:t>
      </w:r>
      <w:commentRangeStart w:id="19"/>
      <w:r w:rsidR="00045217">
        <w:fldChar w:fldCharType="begin"/>
      </w:r>
      <w:r w:rsidR="00CB31A2">
        <w:instrText xml:space="preserve"> ADDIN ZOTERO_ITEM CSL_CITATION {"citationID":"fA8yyGz9","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045217">
        <w:fldChar w:fldCharType="separate"/>
      </w:r>
      <w:r w:rsidR="00045217">
        <w:rPr>
          <w:noProof/>
        </w:rPr>
        <w:t>(Shono 2008)</w:t>
      </w:r>
      <w:r w:rsidR="00045217">
        <w:fldChar w:fldCharType="end"/>
      </w:r>
      <w:r w:rsidR="007730D8">
        <w:t xml:space="preserve">. </w:t>
      </w:r>
      <w:commentRangeEnd w:id="19"/>
      <w:r w:rsidR="00BD2E04">
        <w:rPr>
          <w:rStyle w:val="CommentReference"/>
        </w:rPr>
        <w:commentReference w:id="19"/>
      </w:r>
    </w:p>
    <w:p w14:paraId="77E7B0B4" w14:textId="42ECA5DA" w:rsidR="00CB4A97" w:rsidRPr="002D6DFC" w:rsidRDefault="002D09CF" w:rsidP="009F6418">
      <w:pPr>
        <w:spacing w:after="120"/>
      </w:pPr>
      <w:r w:rsidRPr="002D6DFC">
        <w:tab/>
        <w:t xml:space="preserve">Within </w:t>
      </w:r>
      <w:r w:rsidR="00CB4A97" w:rsidRPr="002D6DFC">
        <w:t xml:space="preserve">this </w:t>
      </w:r>
      <w:r w:rsidRPr="002D6DFC">
        <w:t xml:space="preserve">GLMM framework, non-stationary changes in the spatial predictions through time can only be modeled with inclusion of covariates, or by modeling spatiotemporal variability </w:t>
      </w:r>
      <w:r w:rsidR="00CB4A97" w:rsidRPr="002D6DFC">
        <w:t xml:space="preserve">as </w:t>
      </w:r>
      <w:r w:rsidRPr="002D6DFC">
        <w:t xml:space="preserve">an autoregressive spatial process through time. To explicitly account for non-stationary trends in densities, we </w:t>
      </w:r>
      <w:r w:rsidR="0089470C">
        <w:t>extend</w:t>
      </w:r>
      <w:r w:rsidRPr="002D6DFC">
        <w:t xml:space="preserve"> the above framework to include a trend parameter as an additional spatial field. Extending the model above, this beco</w:t>
      </w:r>
      <w:commentRangeStart w:id="20"/>
      <w:commentRangeStart w:id="21"/>
      <w:r w:rsidRPr="002D6DFC">
        <w:t xml:space="preserve">mes </w:t>
      </w:r>
      <w:commentRangeEnd w:id="20"/>
      <w:r w:rsidR="00D5130E">
        <w:rPr>
          <w:rStyle w:val="CommentReference"/>
        </w:rPr>
        <w:commentReference w:id="20"/>
      </w:r>
      <w:commentRangeEnd w:id="21"/>
      <w:r w:rsidR="008018DD">
        <w:rPr>
          <w:rStyle w:val="CommentReference"/>
          <w:rFonts w:asciiTheme="minorHAnsi" w:eastAsiaTheme="minorHAnsi" w:hAnsiTheme="minorHAnsi" w:cstheme="minorBidi"/>
          <w:lang w:val="en-US"/>
        </w:rPr>
        <w:commentReference w:id="21"/>
      </w:r>
    </w:p>
    <w:p w14:paraId="03C2E8ED" w14:textId="77777777" w:rsidR="00CB4A97" w:rsidRDefault="00CB4A97" w:rsidP="009F6418">
      <w:pPr>
        <w:spacing w:after="120"/>
        <w:rPr>
          <w:rFonts w:eastAsiaTheme="minorEastAsia"/>
        </w:rPr>
      </w:pPr>
    </w:p>
    <w:p w14:paraId="66BADD85" w14:textId="5B58AC9A" w:rsidR="00CB4A97" w:rsidRDefault="002D09CF" w:rsidP="009F6418">
      <w:pPr>
        <w:spacing w:after="120"/>
        <w:jc w:val="center"/>
        <w:rPr>
          <w:rFonts w:eastAsiaTheme="minorEastAsia"/>
        </w:rPr>
      </w:pP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s,t</m:t>
                </m:r>
              </m:sub>
            </m:sSub>
          </m:e>
        </m:d>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t</m:t>
            </m:r>
          </m:sub>
        </m:sSub>
        <m:r>
          <m:rPr>
            <m:sty m:val="bi"/>
          </m:rPr>
          <w:rPr>
            <w:rFonts w:ascii="Cambria Math" w:hAnsi="Cambria Math"/>
          </w:rPr>
          <m:t>b</m:t>
        </m:r>
        <m:r>
          <w:rPr>
            <w:rFonts w:ascii="Cambria Math" w:hAnsi="Cambria Math"/>
          </w:rPr>
          <m:t>+</m:t>
        </m:r>
        <m:sSub>
          <m:sSubPr>
            <m:ctrlPr>
              <w:rPr>
                <w:rFonts w:ascii="Cambria Math" w:hAnsi="Cambria Math"/>
                <w:i/>
              </w:rPr>
            </m:ctrlPr>
          </m:sSubPr>
          <m:e>
            <m:sSub>
              <m:sSubPr>
                <m:ctrlPr>
                  <w:rPr>
                    <w:rFonts w:ascii="Cambria Math" w:hAnsi="Cambria Math"/>
                    <w:i/>
                  </w:rPr>
                </m:ctrlPr>
              </m:sSubPr>
              <m:e>
                <m:r>
                  <m:rPr>
                    <m:sty m:val="bi"/>
                  </m:rPr>
                  <w:rPr>
                    <w:rFonts w:ascii="Cambria Math" w:hAnsi="Cambria Math"/>
                  </w:rPr>
                  <m:t>ω</m:t>
                </m:r>
              </m:e>
              <m:sub>
                <m:r>
                  <w:rPr>
                    <w:rFonts w:ascii="Cambria Math" w:hAnsi="Cambria Math"/>
                  </w:rPr>
                  <m:t>s</m:t>
                </m:r>
              </m:sub>
            </m:sSub>
            <m:r>
              <w:rPr>
                <w:rFonts w:ascii="Cambria Math" w:hAnsi="Cambria Math"/>
              </w:rPr>
              <m:t>+</m:t>
            </m:r>
            <m:r>
              <m:rPr>
                <m:sty m:val="bi"/>
              </m:rPr>
              <w:rPr>
                <w:rFonts w:ascii="Cambria Math" w:hAnsi="Cambria Math"/>
              </w:rPr>
              <m:t>γ</m:t>
            </m:r>
          </m:e>
          <m:sub>
            <m:r>
              <w:rPr>
                <w:rFonts w:ascii="Cambria Math"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r>
              <m:rPr>
                <m:sty m:val="bi"/>
              </m:rPr>
              <w:rPr>
                <w:rFonts w:ascii="Cambria Math" w:eastAsiaTheme="minorEastAsia" w:hAnsi="Cambria Math"/>
              </w:rPr>
              <m:t>z</m:t>
            </m:r>
          </m:e>
          <m:sub>
            <m:r>
              <w:rPr>
                <w:rFonts w:ascii="Cambria Math" w:eastAsiaTheme="minorEastAsia" w:hAnsi="Cambria Math"/>
              </w:rPr>
              <m:t>s</m:t>
            </m:r>
          </m:sub>
        </m:sSub>
      </m:oMath>
      <w:r>
        <w:rPr>
          <w:rFonts w:eastAsiaTheme="minorEastAsia"/>
        </w:rPr>
        <w:t>,</w:t>
      </w:r>
    </w:p>
    <w:p w14:paraId="56BC83FC" w14:textId="77777777" w:rsidR="00CB4A97" w:rsidRDefault="00CB4A97" w:rsidP="009F6418">
      <w:pPr>
        <w:spacing w:after="120"/>
        <w:rPr>
          <w:rFonts w:eastAsiaTheme="minorEastAsia"/>
        </w:rPr>
      </w:pPr>
    </w:p>
    <w:p w14:paraId="03F60AD8" w14:textId="4875ACB2" w:rsidR="0089470C" w:rsidRDefault="002D09CF" w:rsidP="0089470C">
      <w:pPr>
        <w:spacing w:after="120"/>
      </w:pPr>
      <w:r w:rsidRPr="002D6DFC">
        <w:rPr>
          <w:rFonts w:eastAsiaTheme="minorEastAsia"/>
        </w:rPr>
        <w:t xml:space="preserve">where </w:t>
      </w:r>
      <m:oMath>
        <m:sSub>
          <m:sSubPr>
            <m:ctrlPr>
              <w:rPr>
                <w:rFonts w:ascii="Cambria Math" w:eastAsiaTheme="minorEastAsia" w:hAnsi="Cambria Math"/>
                <w:i/>
              </w:rPr>
            </m:ctrlPr>
          </m:sSubPr>
          <m:e>
            <m:r>
              <m:rPr>
                <m:sty m:val="bi"/>
              </m:rPr>
              <w:rPr>
                <w:rFonts w:ascii="Cambria Math" w:eastAsiaTheme="minorEastAsia" w:hAnsi="Cambria Math"/>
              </w:rPr>
              <m:t>z</m:t>
            </m:r>
          </m:e>
          <m:sub>
            <m:r>
              <w:rPr>
                <w:rFonts w:ascii="Cambria Math" w:eastAsiaTheme="minorEastAsia" w:hAnsi="Cambria Math"/>
              </w:rPr>
              <m:t>s</m:t>
            </m:r>
          </m:sub>
        </m:sSub>
      </m:oMath>
      <w:r w:rsidRPr="002D6DFC">
        <w:rPr>
          <w:rFonts w:eastAsiaTheme="minorEastAsia"/>
        </w:rPr>
        <w:t xml:space="preserve"> represents the spatially varying temporal trend.</w:t>
      </w:r>
      <w:r w:rsidR="0056525B">
        <w:rPr>
          <w:rFonts w:eastAsiaTheme="minorEastAsia"/>
        </w:rPr>
        <w:t xml:space="preserve"> </w:t>
      </w:r>
      <w:r w:rsidR="0089470C">
        <w:rPr>
          <w:rFonts w:eastAsiaTheme="minorEastAsia"/>
        </w:rPr>
        <w:t>This trend field can be thought of as the spatial variability in how a species</w:t>
      </w:r>
      <w:r w:rsidR="00BD2E04">
        <w:rPr>
          <w:rFonts w:eastAsiaTheme="minorEastAsia"/>
        </w:rPr>
        <w:t xml:space="preserve">’ </w:t>
      </w:r>
      <w:r w:rsidR="00D766A8">
        <w:rPr>
          <w:rFonts w:eastAsiaTheme="minorEastAsia"/>
        </w:rPr>
        <w:t xml:space="preserve">abundance </w:t>
      </w:r>
      <w:r w:rsidR="0089470C">
        <w:rPr>
          <w:rFonts w:eastAsiaTheme="minorEastAsia"/>
        </w:rPr>
        <w:t xml:space="preserve">changes through time (Figure 1). </w:t>
      </w:r>
    </w:p>
    <w:p w14:paraId="24456555" w14:textId="18A38C91" w:rsidR="002D6DFC" w:rsidRDefault="002D6DFC" w:rsidP="009F6418">
      <w:pPr>
        <w:spacing w:after="120"/>
      </w:pPr>
    </w:p>
    <w:p w14:paraId="2A4C1D37" w14:textId="77777777" w:rsidR="002D09CF" w:rsidRPr="002D6DFC" w:rsidRDefault="002D09CF" w:rsidP="009F6418">
      <w:pPr>
        <w:spacing w:after="120"/>
      </w:pPr>
    </w:p>
    <w:p w14:paraId="2F7A74A8" w14:textId="1B021C26" w:rsidR="00D42716" w:rsidRPr="002D6DFC" w:rsidRDefault="002D09CF" w:rsidP="009F6418">
      <w:pPr>
        <w:spacing w:after="120"/>
        <w:rPr>
          <w:i/>
        </w:rPr>
      </w:pPr>
      <w:r w:rsidRPr="002D6DFC">
        <w:rPr>
          <w:i/>
        </w:rPr>
        <w:t>Testing the ability to recover spatial trends</w:t>
      </w:r>
    </w:p>
    <w:p w14:paraId="4032B487" w14:textId="05A0EF42" w:rsidR="001F7F7D" w:rsidRDefault="00D42716" w:rsidP="00D766A8">
      <w:pPr>
        <w:spacing w:after="120" w:line="259" w:lineRule="auto"/>
      </w:pPr>
      <w:r>
        <w:t>To evaluate our ability to recover an added spatial field representing the trend, we conducted a simulation analysis. Given results from previous work with state space models (</w:t>
      </w:r>
      <w:commentRangeStart w:id="22"/>
      <w:r w:rsidR="0089470C">
        <w:t>Auger-</w:t>
      </w:r>
      <w:proofErr w:type="spellStart"/>
      <w:r w:rsidR="0089470C">
        <w:t>Methe</w:t>
      </w:r>
      <w:proofErr w:type="spellEnd"/>
      <w:r w:rsidR="0089470C">
        <w:t xml:space="preserve"> et al. 2016</w:t>
      </w:r>
      <w:commentRangeEnd w:id="22"/>
      <w:r w:rsidR="0089470C">
        <w:rPr>
          <w:rStyle w:val="CommentReference"/>
        </w:rPr>
        <w:commentReference w:id="22"/>
      </w:r>
      <w:r>
        <w:t xml:space="preserve">), we focused our simulations on understanding how the magnitude of spatiotemporal variation or observation error variation affect our ability to recover the spatial trend. The simulations were conducted as follows: for each value of spatiotemporal variation and observation error, we simulated a random spatial field. We then simulated </w:t>
      </w:r>
      <w:r w:rsidR="001F7F7D">
        <w:t xml:space="preserve">a latent </w:t>
      </w:r>
      <w:r>
        <w:t xml:space="preserve">spatiotemporal </w:t>
      </w:r>
      <w:r w:rsidR="001F7F7D">
        <w:lastRenderedPageBreak/>
        <w:t>process</w:t>
      </w:r>
      <w:r>
        <w:t xml:space="preserve"> over 10 time steps, </w:t>
      </w:r>
      <w:commentRangeStart w:id="23"/>
      <w:r>
        <w:t xml:space="preserve">using spatial and </w:t>
      </w:r>
      <w:commentRangeEnd w:id="23"/>
      <w:r w:rsidR="00C25093">
        <w:rPr>
          <w:rStyle w:val="CommentReference"/>
        </w:rPr>
        <w:commentReference w:id="23"/>
      </w:r>
      <w:r>
        <w:t>spatiotemporal components (modeled as independent</w:t>
      </w:r>
      <w:r w:rsidR="0089470C">
        <w:t xml:space="preserve">ly </w:t>
      </w:r>
      <w:r w:rsidR="00BD2E04">
        <w:t xml:space="preserve">from </w:t>
      </w:r>
      <w:r w:rsidR="0089470C">
        <w:t>year to year</w:t>
      </w:r>
      <w:r>
        <w:t xml:space="preserve">) along with a spatial field representing the temporal trend. </w:t>
      </w:r>
      <w:r w:rsidR="001F7F7D">
        <w:t xml:space="preserve">To include measurement or observation error, we simulated normally distributed </w:t>
      </w:r>
      <w:r w:rsidR="00BD2E04">
        <w:t xml:space="preserve">observations </w:t>
      </w:r>
      <w:r w:rsidR="001F7F7D">
        <w:t xml:space="preserve">from this spatiotemporal process. We then fit a spatial GLMM to the simulated data and assumed the model structure to be known. </w:t>
      </w:r>
      <w:r w:rsidR="00BD2E04">
        <w:t>We then compared e</w:t>
      </w:r>
      <w:r w:rsidR="001F7F7D">
        <w:t xml:space="preserve">stimated values of the spatial trend at the locations of the data </w:t>
      </w:r>
      <w:r w:rsidR="00BD2E04">
        <w:t>with</w:t>
      </w:r>
      <w:r w:rsidR="001F7F7D">
        <w:t xml:space="preserve"> </w:t>
      </w:r>
      <w:r w:rsidR="0089470C">
        <w:t>known values</w:t>
      </w:r>
      <w:r w:rsidR="001F7F7D">
        <w:t xml:space="preserve"> to generate statistical summaries (bias, variance, correlations between predicted and observed values). For each combination of parameter values, we simulated 100 random datasets. Code to replicate this analysis is included in the repository </w:t>
      </w:r>
      <w:commentRangeStart w:id="24"/>
      <w:r w:rsidR="001F7F7D">
        <w:t>for this project</w:t>
      </w:r>
      <w:commentRangeEnd w:id="24"/>
      <w:r w:rsidR="001277EE">
        <w:rPr>
          <w:rStyle w:val="CommentReference"/>
        </w:rPr>
        <w:commentReference w:id="24"/>
      </w:r>
      <w:r w:rsidR="001F7F7D">
        <w:t xml:space="preserve">. </w:t>
      </w:r>
    </w:p>
    <w:p w14:paraId="0452EF3F" w14:textId="77777777" w:rsidR="009F6418" w:rsidRPr="001F7F7D" w:rsidRDefault="009F6418" w:rsidP="009F6418">
      <w:pPr>
        <w:spacing w:after="120" w:line="259" w:lineRule="auto"/>
        <w:ind w:firstLine="720"/>
      </w:pPr>
    </w:p>
    <w:p w14:paraId="7EAB5927" w14:textId="0A07667C" w:rsidR="00CB4A97" w:rsidRPr="00454BC9" w:rsidRDefault="00CB4A97" w:rsidP="009F6418">
      <w:pPr>
        <w:spacing w:after="120" w:line="259" w:lineRule="auto"/>
        <w:rPr>
          <w:i/>
        </w:rPr>
      </w:pPr>
      <w:r w:rsidRPr="00454BC9">
        <w:rPr>
          <w:i/>
        </w:rPr>
        <w:t xml:space="preserve">West coast </w:t>
      </w:r>
      <w:proofErr w:type="spellStart"/>
      <w:r w:rsidRPr="00454BC9">
        <w:rPr>
          <w:i/>
        </w:rPr>
        <w:t>groundfish</w:t>
      </w:r>
      <w:proofErr w:type="spellEnd"/>
      <w:r w:rsidRPr="00454BC9">
        <w:rPr>
          <w:i/>
        </w:rPr>
        <w:t xml:space="preserve"> </w:t>
      </w:r>
      <w:r w:rsidR="0089470C">
        <w:rPr>
          <w:i/>
        </w:rPr>
        <w:t>application</w:t>
      </w:r>
    </w:p>
    <w:p w14:paraId="617ACE96" w14:textId="4F1CD727" w:rsidR="009C4CF6" w:rsidRPr="009F6418" w:rsidRDefault="006F0F50" w:rsidP="00D766A8">
      <w:pPr>
        <w:spacing w:after="120"/>
        <w:rPr>
          <w:rFonts w:ascii="Times" w:hAnsi="Times"/>
        </w:rPr>
      </w:pPr>
      <w:r w:rsidRPr="009C4CF6">
        <w:rPr>
          <w:rFonts w:ascii="Times" w:hAnsi="Times"/>
        </w:rPr>
        <w:t>As an example, we fit the spatial trend model to</w:t>
      </w:r>
      <w:r w:rsidR="00751649" w:rsidRPr="009C4CF6">
        <w:rPr>
          <w:rFonts w:ascii="Times" w:hAnsi="Times"/>
        </w:rPr>
        <w:t xml:space="preserve"> </w:t>
      </w:r>
      <w:proofErr w:type="spellStart"/>
      <w:r w:rsidR="00751649" w:rsidRPr="009C4CF6">
        <w:rPr>
          <w:rFonts w:ascii="Times" w:hAnsi="Times"/>
        </w:rPr>
        <w:t>groundfish</w:t>
      </w:r>
      <w:proofErr w:type="spellEnd"/>
      <w:r w:rsidR="00751649" w:rsidRPr="009C4CF6">
        <w:rPr>
          <w:rFonts w:ascii="Times" w:hAnsi="Times"/>
        </w:rPr>
        <w:t xml:space="preserve"> </w:t>
      </w:r>
      <w:r w:rsidR="0089470C">
        <w:rPr>
          <w:rFonts w:ascii="Times" w:hAnsi="Times"/>
        </w:rPr>
        <w:t>data collected</w:t>
      </w:r>
      <w:r w:rsidR="0089470C" w:rsidRPr="009C4CF6">
        <w:rPr>
          <w:rFonts w:ascii="Times" w:hAnsi="Times"/>
        </w:rPr>
        <w:t xml:space="preserve"> </w:t>
      </w:r>
      <w:r w:rsidRPr="009C4CF6">
        <w:rPr>
          <w:rFonts w:ascii="Times" w:hAnsi="Times"/>
        </w:rPr>
        <w:t xml:space="preserve">from a fishery-independent survey along the US </w:t>
      </w:r>
      <w:r w:rsidR="00860B19">
        <w:rPr>
          <w:rFonts w:ascii="Times" w:hAnsi="Times"/>
        </w:rPr>
        <w:t>W</w:t>
      </w:r>
      <w:r w:rsidRPr="009C4CF6">
        <w:rPr>
          <w:rFonts w:ascii="Times" w:hAnsi="Times"/>
        </w:rPr>
        <w:t xml:space="preserve">est </w:t>
      </w:r>
      <w:r w:rsidR="00860B19">
        <w:rPr>
          <w:rFonts w:ascii="Times" w:hAnsi="Times"/>
        </w:rPr>
        <w:t>C</w:t>
      </w:r>
      <w:r w:rsidRPr="009C4CF6">
        <w:rPr>
          <w:rFonts w:ascii="Times" w:hAnsi="Times"/>
        </w:rPr>
        <w:t>oast</w:t>
      </w:r>
      <w:r w:rsidR="008F53D3" w:rsidRPr="008F53D3">
        <w:rPr>
          <w:rFonts w:ascii="Times" w:hAnsi="Times"/>
        </w:rPr>
        <w:t xml:space="preserve">: the NOAA Fisheries, Northwest Fisheries Science Center, US West Coast </w:t>
      </w:r>
      <w:proofErr w:type="spellStart"/>
      <w:r w:rsidR="008F53D3" w:rsidRPr="008F53D3">
        <w:rPr>
          <w:rFonts w:ascii="Times" w:hAnsi="Times"/>
        </w:rPr>
        <w:t>Groundfish</w:t>
      </w:r>
      <w:proofErr w:type="spellEnd"/>
      <w:r w:rsidR="008F53D3" w:rsidRPr="008F53D3">
        <w:rPr>
          <w:rFonts w:ascii="Times" w:hAnsi="Times"/>
        </w:rPr>
        <w:t xml:space="preserve"> Bottom Trawl Survey</w:t>
      </w:r>
      <w:r w:rsidR="00192C69">
        <w:rPr>
          <w:rFonts w:ascii="Times" w:hAnsi="Times"/>
        </w:rPr>
        <w:t xml:space="preserve"> </w:t>
      </w:r>
      <w:r w:rsidR="00192C69">
        <w:rPr>
          <w:rFonts w:ascii="Times" w:hAnsi="Times"/>
        </w:rPr>
        <w:fldChar w:fldCharType="begin"/>
      </w:r>
      <w:r w:rsidR="00192C69">
        <w:rPr>
          <w:rFonts w:ascii="Times" w:hAnsi="Times"/>
        </w:rPr>
        <w:instrText xml:space="preserve"> ADDIN ZOTERO_ITEM CSL_CITATION {"citationID":"Hhhdksfa","properties":{"formattedCitation":"(Keller et al. 2017)","plainCitation":"(Keller et al. 2017)","noteIndex":0},"citationItems":[{"id":163,"uris":["http://zotero.org/users/local/BQs8dIsK/items/VEFZKWZL"],"uri":["http://zotero.org/users/local/BQs8dIsK/items/VEFZKWZL"],"itemData":{"id":163,"type":"report","title":"The Northwest Fisheries Science Center’s West Coast Groundfish Bottom Trawl Survey: History, Design, and Description","publisher":"Northwest Fisheries Science Center","publisher-place":"Seattle, WA","genre":"NOAA Technical Memorandum","event-place":"Seattle, WA","number":"NMFS-NWFSC-136","author":[{"family":"Keller","given":"Aimee A."},{"family":"Wallace","given":"John R."},{"family":"Methot","given":"Richard D."}],"issued":{"date-parts":[["2017"]]}}}],"schema":"https://github.com/citation-style-language/schema/raw/master/csl-citation.json"} </w:instrText>
      </w:r>
      <w:r w:rsidR="00192C69">
        <w:rPr>
          <w:rFonts w:ascii="Times" w:hAnsi="Times"/>
        </w:rPr>
        <w:fldChar w:fldCharType="separate"/>
      </w:r>
      <w:r w:rsidR="00192C69" w:rsidRPr="00192C69">
        <w:rPr>
          <w:rFonts w:ascii="Times" w:hAnsi="Times" w:cs="Times"/>
        </w:rPr>
        <w:t>(Keller et al. 2017)</w:t>
      </w:r>
      <w:r w:rsidR="00192C69">
        <w:rPr>
          <w:rFonts w:ascii="Times" w:hAnsi="Times"/>
        </w:rPr>
        <w:fldChar w:fldCharType="end"/>
      </w:r>
      <w:r w:rsidR="005E1879">
        <w:rPr>
          <w:rFonts w:ascii="Times" w:hAnsi="Times"/>
        </w:rPr>
        <w:t xml:space="preserve"> from 2003 to 2018</w:t>
      </w:r>
      <w:r w:rsidR="008F53D3" w:rsidRPr="008F53D3">
        <w:rPr>
          <w:rFonts w:ascii="Times" w:hAnsi="Times"/>
        </w:rPr>
        <w:t>.</w:t>
      </w:r>
      <w:r w:rsidR="008F53D3">
        <w:rPr>
          <w:rFonts w:ascii="Times" w:hAnsi="Times"/>
        </w:rPr>
        <w:t xml:space="preserve"> </w:t>
      </w:r>
      <w:r w:rsidR="009A44C9" w:rsidRPr="009C4CF6">
        <w:rPr>
          <w:rFonts w:ascii="Times" w:hAnsi="Times"/>
        </w:rPr>
        <w:t xml:space="preserve">This survey </w:t>
      </w:r>
      <w:r w:rsidR="00704795" w:rsidRPr="009C4CF6">
        <w:rPr>
          <w:rFonts w:ascii="Times" w:hAnsi="Times"/>
        </w:rPr>
        <w:t>represents an ideal case study because it has been used extensively in testing new index standardization methods</w:t>
      </w:r>
      <w:r w:rsidR="009C4CF6" w:rsidRPr="009C4CF6">
        <w:rPr>
          <w:rFonts w:ascii="Times" w:hAnsi="Times"/>
        </w:rPr>
        <w:t xml:space="preserve"> for stock assessments</w:t>
      </w:r>
      <w:r w:rsidR="000C6F4A">
        <w:rPr>
          <w:rFonts w:ascii="Times" w:hAnsi="Times"/>
        </w:rPr>
        <w:t xml:space="preserve"> </w:t>
      </w:r>
      <w:r w:rsidR="000C6F4A">
        <w:rPr>
          <w:rFonts w:ascii="Times" w:hAnsi="Times"/>
        </w:rPr>
        <w:fldChar w:fldCharType="begin"/>
      </w:r>
      <w:r w:rsidR="00CB31A2">
        <w:rPr>
          <w:rFonts w:ascii="Times" w:hAnsi="Times"/>
        </w:rPr>
        <w:instrText xml:space="preserve"> ADDIN ZOTERO_ITEM CSL_CITATION {"citationID":"G5T7z80m","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0C6F4A">
        <w:rPr>
          <w:rFonts w:ascii="Times" w:hAnsi="Times"/>
        </w:rPr>
        <w:fldChar w:fldCharType="separate"/>
      </w:r>
      <w:r w:rsidR="000C6F4A">
        <w:rPr>
          <w:rFonts w:ascii="Times" w:hAnsi="Times"/>
          <w:noProof/>
        </w:rPr>
        <w:t>(Thorson et al. 2015)</w:t>
      </w:r>
      <w:r w:rsidR="000C6F4A">
        <w:rPr>
          <w:rFonts w:ascii="Times" w:hAnsi="Times"/>
        </w:rPr>
        <w:fldChar w:fldCharType="end"/>
      </w:r>
      <w:r w:rsidR="00704795" w:rsidRPr="009C4CF6">
        <w:rPr>
          <w:rFonts w:ascii="Times" w:hAnsi="Times"/>
        </w:rPr>
        <w:t>, is publicly available (</w:t>
      </w:r>
      <w:hyperlink r:id="rId8" w:history="1">
        <w:r w:rsidR="00704795" w:rsidRPr="009C4CF6">
          <w:rPr>
            <w:rStyle w:val="Hyperlink"/>
            <w:rFonts w:ascii="Times" w:hAnsi="Times"/>
          </w:rPr>
          <w:t>https://www.nwfsc.noaa.gov/data/map</w:t>
        </w:r>
      </w:hyperlink>
      <w:r w:rsidR="00704795" w:rsidRPr="009C4CF6">
        <w:rPr>
          <w:rFonts w:ascii="Times" w:hAnsi="Times"/>
        </w:rPr>
        <w:t xml:space="preserve">), and </w:t>
      </w:r>
      <w:r w:rsidR="009C4CF6" w:rsidRPr="009C4CF6">
        <w:rPr>
          <w:rFonts w:ascii="Times" w:hAnsi="Times"/>
        </w:rPr>
        <w:t>has been used to develop coastwide indicators, including shifts in center of gravity</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m4jFRMHo","properties":{"formattedCitation":"(Thorson et al. 2016)","plainCitation":"(Thorson et al. 2016)","noteIndex":0},"citationItems":[{"id":"NaQbSs6x/R3GphZSZ","uris":["http://zotero.org/users/2529419/items/K2DVEVVA"],"uri":["http://zotero.org/users/2529419/items/K2DVEVVA"],"itemData":{"id":2710,"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BF2CBC">
        <w:rPr>
          <w:rFonts w:ascii="Times" w:hAnsi="Times"/>
        </w:rPr>
        <w:fldChar w:fldCharType="separate"/>
      </w:r>
      <w:r w:rsidR="00BF2CBC">
        <w:rPr>
          <w:rFonts w:ascii="Times" w:hAnsi="Times"/>
          <w:noProof/>
        </w:rPr>
        <w:t>(Thorson et al. 2016)</w:t>
      </w:r>
      <w:r w:rsidR="00BF2CBC">
        <w:rPr>
          <w:rFonts w:ascii="Times" w:hAnsi="Times"/>
        </w:rPr>
        <w:fldChar w:fldCharType="end"/>
      </w:r>
      <w:r w:rsidR="009C4CF6" w:rsidRPr="009C4CF6">
        <w:rPr>
          <w:rFonts w:ascii="Times" w:hAnsi="Times"/>
        </w:rPr>
        <w:t xml:space="preserve">. </w:t>
      </w:r>
      <w:r w:rsidR="00F03024" w:rsidRPr="009C4CF6">
        <w:rPr>
          <w:rFonts w:ascii="Times" w:hAnsi="Times"/>
        </w:rPr>
        <w:t xml:space="preserve">We </w:t>
      </w:r>
      <w:r w:rsidR="003D219B" w:rsidRPr="009C4CF6">
        <w:rPr>
          <w:rFonts w:ascii="Times" w:hAnsi="Times"/>
        </w:rPr>
        <w:t xml:space="preserve">selected </w:t>
      </w:r>
      <w:r w:rsidR="006F0B46">
        <w:rPr>
          <w:rFonts w:ascii="Times" w:hAnsi="Times"/>
        </w:rPr>
        <w:t>19</w:t>
      </w:r>
      <w:r w:rsidR="003D219B" w:rsidRPr="009C4CF6">
        <w:rPr>
          <w:rFonts w:ascii="Times" w:hAnsi="Times"/>
        </w:rPr>
        <w:t xml:space="preserve"> </w:t>
      </w:r>
      <w:proofErr w:type="spellStart"/>
      <w:r w:rsidR="0089470C" w:rsidRPr="009C4CF6">
        <w:rPr>
          <w:rFonts w:ascii="Times" w:hAnsi="Times"/>
        </w:rPr>
        <w:t>groundfish</w:t>
      </w:r>
      <w:proofErr w:type="spellEnd"/>
      <w:r w:rsidR="0089470C" w:rsidRPr="009C4CF6">
        <w:rPr>
          <w:rFonts w:ascii="Times" w:hAnsi="Times"/>
        </w:rPr>
        <w:t xml:space="preserve"> </w:t>
      </w:r>
      <w:r w:rsidR="003D219B" w:rsidRPr="009C4CF6">
        <w:rPr>
          <w:rFonts w:ascii="Times" w:hAnsi="Times"/>
        </w:rPr>
        <w:t>species to model</w:t>
      </w:r>
      <w:r w:rsidR="009C4CF6" w:rsidRPr="009C4CF6">
        <w:rPr>
          <w:rFonts w:ascii="Times" w:hAnsi="Times"/>
        </w:rPr>
        <w:t xml:space="preserve"> in this analysis</w:t>
      </w:r>
      <w:r w:rsidR="003D219B" w:rsidRPr="009C4CF6">
        <w:rPr>
          <w:rFonts w:ascii="Times" w:hAnsi="Times"/>
        </w:rPr>
        <w:t>, chosen based on a combination of high commercial landings, market value, conservation concern, and prevalence in the survey data</w:t>
      </w:r>
      <w:r w:rsidR="002D6DFC" w:rsidRPr="009C4CF6">
        <w:rPr>
          <w:rFonts w:ascii="Times" w:hAnsi="Times"/>
        </w:rPr>
        <w:t xml:space="preserve"> (Table S1)</w:t>
      </w:r>
      <w:r w:rsidR="003D219B" w:rsidRPr="009C4CF6">
        <w:rPr>
          <w:rFonts w:ascii="Times" w:hAnsi="Times"/>
        </w:rPr>
        <w:t xml:space="preserve">.  </w:t>
      </w:r>
    </w:p>
    <w:p w14:paraId="1C5E7FBE" w14:textId="3BD773F9" w:rsidR="009C4CF6" w:rsidRDefault="009B4FC6" w:rsidP="009F6418">
      <w:pPr>
        <w:spacing w:after="120"/>
        <w:ind w:firstLine="720"/>
        <w:rPr>
          <w:rFonts w:ascii="Times" w:hAnsi="Times"/>
        </w:rPr>
      </w:pPr>
      <w:r>
        <w:rPr>
          <w:rFonts w:ascii="Times" w:hAnsi="Times"/>
        </w:rPr>
        <w:t xml:space="preserve">To evaluate whether </w:t>
      </w:r>
      <w:r w:rsidR="0089470C">
        <w:rPr>
          <w:rFonts w:ascii="Times" w:hAnsi="Times"/>
        </w:rPr>
        <w:t xml:space="preserve">the </w:t>
      </w:r>
      <w:r>
        <w:rPr>
          <w:rFonts w:ascii="Times" w:hAnsi="Times"/>
        </w:rPr>
        <w:t xml:space="preserve">spatial trend may be appropriate for modeling </w:t>
      </w:r>
      <w:r w:rsidR="0089470C">
        <w:rPr>
          <w:rFonts w:ascii="Times" w:hAnsi="Times"/>
        </w:rPr>
        <w:t>how these 19 species change over time</w:t>
      </w:r>
      <w:r>
        <w:rPr>
          <w:rFonts w:ascii="Times" w:hAnsi="Times"/>
        </w:rPr>
        <w:t>, we fit spatial GLMM</w:t>
      </w:r>
      <w:r w:rsidR="00584268">
        <w:rPr>
          <w:rFonts w:ascii="Times" w:hAnsi="Times"/>
        </w:rPr>
        <w:t>s</w:t>
      </w:r>
      <w:r>
        <w:rPr>
          <w:rFonts w:ascii="Times" w:hAnsi="Times"/>
        </w:rPr>
        <w:t xml:space="preserve"> </w:t>
      </w:r>
      <w:r w:rsidR="00584268">
        <w:rPr>
          <w:rFonts w:ascii="Times" w:hAnsi="Times"/>
        </w:rPr>
        <w:t xml:space="preserve">with and </w:t>
      </w:r>
      <w:r>
        <w:rPr>
          <w:rFonts w:ascii="Times" w:hAnsi="Times"/>
        </w:rPr>
        <w:t xml:space="preserve">without a </w:t>
      </w:r>
      <w:r w:rsidR="00584268">
        <w:rPr>
          <w:rFonts w:ascii="Times" w:hAnsi="Times"/>
        </w:rPr>
        <w:t xml:space="preserve">spatial </w:t>
      </w:r>
      <w:r>
        <w:rPr>
          <w:rFonts w:ascii="Times" w:hAnsi="Times"/>
        </w:rPr>
        <w:t xml:space="preserve">trend to each species. We allowed </w:t>
      </w:r>
      <w:r w:rsidR="00584268">
        <w:rPr>
          <w:rFonts w:ascii="Times" w:hAnsi="Times"/>
        </w:rPr>
        <w:t>both</w:t>
      </w:r>
      <w:r>
        <w:rPr>
          <w:rFonts w:ascii="Times" w:hAnsi="Times"/>
        </w:rPr>
        <w:t xml:space="preserve"> model</w:t>
      </w:r>
      <w:r w:rsidR="00584268">
        <w:rPr>
          <w:rFonts w:ascii="Times" w:hAnsi="Times"/>
        </w:rPr>
        <w:t>s</w:t>
      </w:r>
      <w:r>
        <w:rPr>
          <w:rFonts w:ascii="Times" w:hAnsi="Times"/>
        </w:rPr>
        <w:t xml:space="preserve"> to include spatial and spatiotemporal components (independent </w:t>
      </w:r>
      <w:r w:rsidR="0089470C">
        <w:rPr>
          <w:rFonts w:ascii="Times" w:hAnsi="Times"/>
        </w:rPr>
        <w:t>by year</w:t>
      </w:r>
      <w:r>
        <w:rPr>
          <w:rFonts w:ascii="Times" w:hAnsi="Times"/>
        </w:rPr>
        <w:t xml:space="preserve">), depth </w:t>
      </w:r>
      <w:r w:rsidR="00584268">
        <w:rPr>
          <w:rFonts w:ascii="Times" w:hAnsi="Times"/>
        </w:rPr>
        <w:t xml:space="preserve">modeled </w:t>
      </w:r>
      <w:r>
        <w:rPr>
          <w:rFonts w:ascii="Times" w:hAnsi="Times"/>
        </w:rPr>
        <w:t>as a quadratic effect</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K6mYXjQI","properties":{"formattedCitation":"(Thorson et al. 2015)","plainCitation":"(Thorson et al. 2015)","noteIndex":0},"citationItems":[{"id":"NaQbSs6x/xFbqDMaY","uris":["http://zotero.org/users/2529419/items/PCF4QQP6"],"uri":["http://zotero.org/users/2529419/items/PCF4QQP6"],"itemData":{"id":2703,"type":"article-journal","title":"Geostatistical delta-generalized linear mixed models improve precision for estimated abundance indices for West Coast groundfishes","container-title":"ICES Journal of Marine Science","page":"1297-1310","volume":"72","issue":"5","source":"academic.oup.com","abstract":"Abstract.  Indices of abundance are the bedrock for stock assessments or empirical management procedures used to manage fishery catches for fish populations wor","DOI":"10.1093/icesjms/fsu243","ISSN":"1054-3139","journalAbbreviation":"ICES J Mar Sci","language":"en","author":[{"family":"Thorson","given":"James T."},{"family":"Shelton","given":"Andrew O."},{"family":"Ward","given":"Eric J."},{"family":"Skaug","given":"Hans J."}],"issued":{"date-parts":[["2015",6,1]]}}}],"schema":"https://github.com/citation-style-language/schema/raw/master/csl-citation.json"} </w:instrText>
      </w:r>
      <w:r w:rsidR="00BF2CBC">
        <w:rPr>
          <w:rFonts w:ascii="Times" w:hAnsi="Times"/>
        </w:rPr>
        <w:fldChar w:fldCharType="separate"/>
      </w:r>
      <w:r w:rsidR="00BF2CBC">
        <w:rPr>
          <w:rFonts w:ascii="Times" w:hAnsi="Times"/>
          <w:noProof/>
        </w:rPr>
        <w:t>(Thorson et al. 2015)</w:t>
      </w:r>
      <w:r w:rsidR="00BF2CBC">
        <w:rPr>
          <w:rFonts w:ascii="Times" w:hAnsi="Times"/>
        </w:rPr>
        <w:fldChar w:fldCharType="end"/>
      </w:r>
      <w:r w:rsidR="00184203">
        <w:rPr>
          <w:rFonts w:ascii="Times" w:hAnsi="Times"/>
        </w:rPr>
        <w:t xml:space="preserve">, and year as a </w:t>
      </w:r>
      <w:r w:rsidR="00672372">
        <w:rPr>
          <w:rFonts w:ascii="Times" w:hAnsi="Times"/>
        </w:rPr>
        <w:t>factor</w:t>
      </w:r>
      <w:r w:rsidR="00184203">
        <w:rPr>
          <w:rFonts w:ascii="Times" w:hAnsi="Times"/>
        </w:rPr>
        <w:t xml:space="preserve">. </w:t>
      </w:r>
      <w:r w:rsidR="005E1879">
        <w:rPr>
          <w:rFonts w:ascii="Times" w:hAnsi="Times"/>
        </w:rPr>
        <w:t>We modeled s</w:t>
      </w:r>
      <w:r w:rsidR="000B1287">
        <w:rPr>
          <w:rFonts w:ascii="Times" w:hAnsi="Times"/>
        </w:rPr>
        <w:t>patial components</w:t>
      </w:r>
      <w:r w:rsidR="00647FFB" w:rsidRPr="00647FFB">
        <w:rPr>
          <w:rFonts w:ascii="Times" w:hAnsi="Times"/>
        </w:rPr>
        <w:t xml:space="preserve"> </w:t>
      </w:r>
      <w:r w:rsidR="000B1287">
        <w:rPr>
          <w:rFonts w:ascii="Times" w:hAnsi="Times"/>
        </w:rPr>
        <w:t>as</w:t>
      </w:r>
      <w:r w:rsidR="00647FFB" w:rsidRPr="00647FFB">
        <w:rPr>
          <w:rFonts w:ascii="Times" w:hAnsi="Times"/>
        </w:rPr>
        <w:t xml:space="preserve"> random field</w:t>
      </w:r>
      <w:r w:rsidR="000B1287">
        <w:rPr>
          <w:rFonts w:ascii="Times" w:hAnsi="Times"/>
        </w:rPr>
        <w:t>s</w:t>
      </w:r>
      <w:r w:rsidR="00647FFB" w:rsidRPr="00647FFB">
        <w:rPr>
          <w:rFonts w:ascii="Times" w:hAnsi="Times"/>
        </w:rPr>
        <w:t xml:space="preserve">, using a </w:t>
      </w:r>
      <w:r w:rsidR="000B1287">
        <w:rPr>
          <w:rFonts w:ascii="Times" w:hAnsi="Times"/>
        </w:rPr>
        <w:t xml:space="preserve">triangulated </w:t>
      </w:r>
      <w:r w:rsidR="00647FFB" w:rsidRPr="00647FFB">
        <w:rPr>
          <w:rFonts w:ascii="Times" w:hAnsi="Times"/>
        </w:rPr>
        <w:t xml:space="preserve">mesh </w:t>
      </w:r>
      <w:r w:rsidR="000B1287">
        <w:rPr>
          <w:rFonts w:ascii="Times" w:hAnsi="Times"/>
        </w:rPr>
        <w:t xml:space="preserve">with vertices at 350 knots to approximate a continuous spatial </w:t>
      </w:r>
      <w:commentRangeStart w:id="25"/>
      <w:proofErr w:type="gramStart"/>
      <w:r w:rsidR="000B1287">
        <w:rPr>
          <w:rFonts w:ascii="Times" w:hAnsi="Times"/>
        </w:rPr>
        <w:t>field</w:t>
      </w:r>
      <w:r w:rsidR="005E1879">
        <w:rPr>
          <w:rFonts w:ascii="Times" w:hAnsi="Times"/>
        </w:rPr>
        <w:t xml:space="preserve"> </w:t>
      </w:r>
      <w:r w:rsidR="006454FE">
        <w:rPr>
          <w:rFonts w:ascii="Times" w:hAnsi="Times"/>
        </w:rPr>
        <w:t>.</w:t>
      </w:r>
      <w:proofErr w:type="gramEnd"/>
      <w:r w:rsidR="006454FE">
        <w:rPr>
          <w:rFonts w:ascii="Times" w:hAnsi="Times"/>
        </w:rPr>
        <w:t xml:space="preserve"> </w:t>
      </w:r>
      <w:commentRangeEnd w:id="25"/>
      <w:r w:rsidR="005E1879">
        <w:rPr>
          <w:rStyle w:val="CommentReference"/>
        </w:rPr>
        <w:commentReference w:id="25"/>
      </w:r>
      <w:r w:rsidR="00184203">
        <w:rPr>
          <w:rFonts w:ascii="Times" w:hAnsi="Times"/>
        </w:rPr>
        <w:t xml:space="preserve">The inclusion of year as a </w:t>
      </w:r>
      <w:r w:rsidR="00672372">
        <w:rPr>
          <w:rFonts w:ascii="Times" w:hAnsi="Times"/>
        </w:rPr>
        <w:t>factor</w:t>
      </w:r>
      <w:r w:rsidR="00184203">
        <w:rPr>
          <w:rFonts w:ascii="Times" w:hAnsi="Times"/>
        </w:rPr>
        <w:t xml:space="preserve"> centered each of the estimated spatiotemporal fields to have mean zero.</w:t>
      </w:r>
      <w:r w:rsidR="00217FEE">
        <w:rPr>
          <w:rFonts w:ascii="Times" w:hAnsi="Times"/>
        </w:rPr>
        <w:t xml:space="preserve"> Because of the </w:t>
      </w:r>
      <w:r w:rsidR="005B0DAC">
        <w:rPr>
          <w:rFonts w:ascii="Times" w:hAnsi="Times"/>
        </w:rPr>
        <w:t>positive continuous nature of the recorded fish densities combined with some zeros</w:t>
      </w:r>
      <w:r w:rsidR="00217FEE">
        <w:rPr>
          <w:rFonts w:ascii="Times" w:hAnsi="Times"/>
        </w:rPr>
        <w:t xml:space="preserve">, we </w:t>
      </w:r>
      <w:r w:rsidR="00343F2D">
        <w:rPr>
          <w:rFonts w:ascii="Times" w:hAnsi="Times"/>
        </w:rPr>
        <w:t xml:space="preserve">modeled the response with a Tweedie distribution </w:t>
      </w:r>
      <w:r w:rsidR="005B0DAC">
        <w:rPr>
          <w:rFonts w:ascii="Times" w:hAnsi="Times"/>
        </w:rPr>
        <w:t xml:space="preserve">and a </w:t>
      </w:r>
      <w:r w:rsidR="00343F2D">
        <w:rPr>
          <w:rFonts w:ascii="Times" w:hAnsi="Times"/>
        </w:rPr>
        <w:t>log link</w:t>
      </w:r>
      <w:r w:rsidR="00BF2CBC">
        <w:rPr>
          <w:rFonts w:ascii="Times" w:hAnsi="Times"/>
        </w:rPr>
        <w:t xml:space="preserve"> </w:t>
      </w:r>
      <w:commentRangeStart w:id="26"/>
      <w:r w:rsidR="00BF2CBC">
        <w:rPr>
          <w:rFonts w:ascii="Times" w:hAnsi="Times"/>
        </w:rPr>
        <w:fldChar w:fldCharType="begin"/>
      </w:r>
      <w:r w:rsidR="00CB31A2">
        <w:rPr>
          <w:rFonts w:ascii="Times" w:hAnsi="Times"/>
        </w:rPr>
        <w:instrText xml:space="preserve"> ADDIN ZOTERO_ITEM CSL_CITATION {"citationID":"NU9TXThI","properties":{"formattedCitation":"(Shono 2008)","plainCitation":"(Shono 2008)","noteIndex":0},"citationItems":[{"id":"NaQbSs6x/uM9ItNgR","uris":["http://zotero.org/users/2529419/items/I332CYJK"],"uri":["http://zotero.org/users/2529419/items/I332CYJK"],"itemData":{"id":2720,"type":"article-journal","title":"Application of the Tweedie distribution to zero-catch data in CPUE analysis","container-title":"Fisheries Research","page":"154-162","volume":"93","issue":"1","source":"ScienceDirect","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DOI":"10.1016/j.fishres.2008.03.006","ISSN":"0165-7836","journalAbbreviation":"Fisheries Research","author":[{"family":"Shono","given":"Hiroshi"}],"issued":{"date-parts":[["2008",9,1]]}}}],"schema":"https://github.com/citation-style-language/schema/raw/master/csl-citation.json"} </w:instrText>
      </w:r>
      <w:r w:rsidR="00BF2CBC">
        <w:rPr>
          <w:rFonts w:ascii="Times" w:hAnsi="Times"/>
        </w:rPr>
        <w:fldChar w:fldCharType="separate"/>
      </w:r>
      <w:r w:rsidR="00BF2CBC">
        <w:rPr>
          <w:rFonts w:ascii="Times" w:hAnsi="Times"/>
          <w:noProof/>
        </w:rPr>
        <w:t>(Shono 2008)</w:t>
      </w:r>
      <w:r w:rsidR="00BF2CBC">
        <w:rPr>
          <w:rFonts w:ascii="Times" w:hAnsi="Times"/>
        </w:rPr>
        <w:fldChar w:fldCharType="end"/>
      </w:r>
      <w:commentRangeEnd w:id="26"/>
      <w:r w:rsidR="005B0DAC">
        <w:rPr>
          <w:rStyle w:val="CommentReference"/>
        </w:rPr>
        <w:commentReference w:id="26"/>
      </w:r>
      <w:r w:rsidR="002C63FC">
        <w:rPr>
          <w:rFonts w:ascii="Times" w:hAnsi="Times"/>
        </w:rPr>
        <w:t xml:space="preserve">. All estimation was done in </w:t>
      </w:r>
      <w:r w:rsidR="00527CF7">
        <w:rPr>
          <w:rFonts w:ascii="Times" w:hAnsi="Times"/>
        </w:rPr>
        <w:t xml:space="preserve">R </w:t>
      </w:r>
      <w:r w:rsidR="00BD2EB1">
        <w:rPr>
          <w:rFonts w:ascii="Times" w:hAnsi="Times"/>
        </w:rPr>
        <w:fldChar w:fldCharType="begin"/>
      </w:r>
      <w:r w:rsidR="00CB31A2">
        <w:rPr>
          <w:rFonts w:ascii="Times" w:hAnsi="Times"/>
        </w:rPr>
        <w:instrText xml:space="preserve"> ADDIN ZOTERO_ITEM CSL_CITATION {"citationID":"XhmzOw5a","properties":{"formattedCitation":"(R Core Team 2018)","plainCitation":"(R Core Team 2018)","noteIndex":0},"citationItems":[{"id":"NaQbSs6x/RNhx5qKa","uris":["http://zotero.org/users/2529419/items/JVL9GRH4"],"uri":["http://zotero.org/users/2529419/items/JVL9GRH4"],"itemData":{"id":2741,"type":"book","title":"R: A language and environment for statistical computing","publisher-place":"Vienna, Austria","event-place":"Vienna, Austria","URL":"https://www.R-project.org/","note":"bibtex*[organization=R Foundation for Statistical Computing]","author":[{"literal":"R Core Team"}],"issued":{"date-parts":[["2018"]]}}}],"schema":"https://github.com/citation-style-language/schema/raw/master/csl-citation.json"} </w:instrText>
      </w:r>
      <w:r w:rsidR="00BD2EB1">
        <w:rPr>
          <w:rFonts w:ascii="Times" w:hAnsi="Times"/>
        </w:rPr>
        <w:fldChar w:fldCharType="separate"/>
      </w:r>
      <w:r w:rsidR="00BD2EB1">
        <w:rPr>
          <w:rFonts w:ascii="Times" w:hAnsi="Times"/>
          <w:noProof/>
        </w:rPr>
        <w:t>(R Core Team 2018)</w:t>
      </w:r>
      <w:r w:rsidR="00BD2EB1">
        <w:rPr>
          <w:rFonts w:ascii="Times" w:hAnsi="Times"/>
        </w:rPr>
        <w:fldChar w:fldCharType="end"/>
      </w:r>
      <w:r w:rsidR="00BD2EB1">
        <w:rPr>
          <w:rFonts w:ascii="Times" w:hAnsi="Times"/>
        </w:rPr>
        <w:t xml:space="preserve"> </w:t>
      </w:r>
      <w:r w:rsidR="00527CF7">
        <w:rPr>
          <w:rFonts w:ascii="Times" w:hAnsi="Times"/>
        </w:rPr>
        <w:t>in a</w:t>
      </w:r>
      <w:r w:rsidR="002C63FC">
        <w:rPr>
          <w:rFonts w:ascii="Times" w:hAnsi="Times"/>
        </w:rPr>
        <w:t xml:space="preserve"> maximum likelihood framework, using the package </w:t>
      </w:r>
      <w:proofErr w:type="spellStart"/>
      <w:r w:rsidR="002C63FC">
        <w:rPr>
          <w:rFonts w:ascii="Times" w:hAnsi="Times"/>
        </w:rPr>
        <w:t>sdmTMB</w:t>
      </w:r>
      <w:proofErr w:type="spellEnd"/>
      <w:r w:rsidR="002C63FC">
        <w:rPr>
          <w:rFonts w:ascii="Times" w:hAnsi="Times"/>
        </w:rPr>
        <w:t xml:space="preserve"> </w:t>
      </w:r>
      <w:r w:rsidR="002C63FC" w:rsidRPr="00D766A8">
        <w:rPr>
          <w:rFonts w:ascii="Times" w:hAnsi="Times"/>
          <w:highlight w:val="yellow"/>
        </w:rPr>
        <w:t>(</w:t>
      </w:r>
      <w:commentRangeStart w:id="27"/>
      <w:r w:rsidR="00BD2EB1" w:rsidRPr="00246658">
        <w:rPr>
          <w:rFonts w:ascii="Times" w:hAnsi="Times"/>
          <w:highlight w:val="yellow"/>
        </w:rPr>
        <w:t>cite Sean</w:t>
      </w:r>
      <w:commentRangeEnd w:id="27"/>
      <w:r w:rsidR="005B0DAC">
        <w:rPr>
          <w:rStyle w:val="CommentReference"/>
        </w:rPr>
        <w:commentReference w:id="27"/>
      </w:r>
      <w:r w:rsidR="002C63FC" w:rsidRPr="00D766A8">
        <w:rPr>
          <w:rFonts w:ascii="Times" w:hAnsi="Times"/>
          <w:highlight w:val="yellow"/>
        </w:rPr>
        <w:t>)</w:t>
      </w:r>
      <w:r w:rsidR="002C63FC">
        <w:rPr>
          <w:rFonts w:ascii="Times" w:hAnsi="Times"/>
        </w:rPr>
        <w:t xml:space="preserve"> which interfaces automatic differentiation in Template Model Builder </w:t>
      </w:r>
      <w:r w:rsidR="00BF2CBC">
        <w:rPr>
          <w:rFonts w:ascii="Times" w:hAnsi="Times"/>
        </w:rPr>
        <w:fldChar w:fldCharType="begin"/>
      </w:r>
      <w:r w:rsidR="00CB31A2">
        <w:rPr>
          <w:rFonts w:ascii="Times" w:hAnsi="Times"/>
        </w:rPr>
        <w:instrText xml:space="preserve"> ADDIN ZOTERO_ITEM CSL_CITATION {"citationID":"8mEMQRrh","properties":{"formattedCitation":"(Kristensen et al. 2016)","plainCitation":"(Kristensen et al. 2016)","noteIndex":0},"citationItems":[{"id":"NaQbSs6x/8ceyManb","uris":["http://zotero.org/users/2529419/items/6YXSVAKL"],"uri":["http://zotero.org/users/2529419/items/6YXSVAKL"],"itemData":{"id":2737,"type":"article-journal","title":"TMB: Automatic Differentiation and Laplace Approximation","container-title":"Journal of Statistical Software","page":"1-21","volume":"70","issue":"1","source":"www.jstatsoft.org","DOI":"10.18637/jss.v070.i05","ISSN":"1548-7660","title-short":"TMB","language":"en","author":[{"family":"Kristensen","given":"Kasper"},{"family":"Nielsen","given":"Anders"},{"family":"Berg","given":"Casper W."},{"family":"Skaug","given":"Hans"},{"family":"Bell","given":"Bradley M."}],"issued":{"date-parts":[["2016",4,4]]}}}],"schema":"https://github.com/citation-style-language/schema/raw/master/csl-citation.json"} </w:instrText>
      </w:r>
      <w:r w:rsidR="00BF2CBC">
        <w:rPr>
          <w:rFonts w:ascii="Times" w:hAnsi="Times"/>
        </w:rPr>
        <w:fldChar w:fldCharType="separate"/>
      </w:r>
      <w:r w:rsidR="00BF2CBC">
        <w:rPr>
          <w:rFonts w:ascii="Times" w:hAnsi="Times"/>
          <w:noProof/>
        </w:rPr>
        <w:t>(Kristensen et al. 2016)</w:t>
      </w:r>
      <w:r w:rsidR="00BF2CBC">
        <w:rPr>
          <w:rFonts w:ascii="Times" w:hAnsi="Times"/>
        </w:rPr>
        <w:fldChar w:fldCharType="end"/>
      </w:r>
      <w:r w:rsidR="002C63FC">
        <w:rPr>
          <w:rFonts w:ascii="Times" w:hAnsi="Times"/>
        </w:rPr>
        <w:t xml:space="preserve"> with </w:t>
      </w:r>
      <w:r w:rsidR="00234BE8">
        <w:rPr>
          <w:rFonts w:ascii="Times" w:hAnsi="Times"/>
        </w:rPr>
        <w:t>INLA</w:t>
      </w:r>
      <w:r w:rsidR="00BF2CBC">
        <w:rPr>
          <w:rFonts w:ascii="Times" w:hAnsi="Times"/>
        </w:rPr>
        <w:t xml:space="preserve"> </w:t>
      </w:r>
      <w:r w:rsidR="00BF2CBC">
        <w:rPr>
          <w:rFonts w:ascii="Times" w:hAnsi="Times"/>
        </w:rPr>
        <w:fldChar w:fldCharType="begin"/>
      </w:r>
      <w:r w:rsidR="00CB31A2">
        <w:rPr>
          <w:rFonts w:ascii="Times" w:hAnsi="Times"/>
        </w:rPr>
        <w:instrText xml:space="preserve"> ADDIN ZOTERO_ITEM CSL_CITATION {"citationID":"lx0bUsxn","properties":{"formattedCitation":"(Rue et al. 2009)","plainCitation":"(Rue et al. 2009)","noteIndex":0},"citationItems":[{"id":"NaQbSs6x/Dkgk9bjU","uris":["http://zotero.org/users/2529419/items/JEVMTMK3"],"uri":["http://zotero.org/users/2529419/items/JEVMTMK3"],"itemData":{"id":2725,"type":"article-journal","title":"Approximate Bayesian inference for latent Gaussian models by using integrated nested Laplace approximations","container-title":"Journal of the Royal Statistical Society: Series B (Statistical Methodology)","page":"319-392","volume":"71","issue":"2","source":"Wiley Online Library","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DOI":"10.1111/j.1467-9868.2008.00700.x","ISSN":"1467-9868","language":"en","author":[{"family":"Rue","given":"Håvard"},{"family":"Martino","given":"Sara"},{"family":"Chopin","given":"Nicolas"}],"issued":{"date-parts":[["2009"]]}}}],"schema":"https://github.com/citation-style-language/schema/raw/master/csl-citation.json"} </w:instrText>
      </w:r>
      <w:r w:rsidR="00BF2CBC">
        <w:rPr>
          <w:rFonts w:ascii="Times" w:hAnsi="Times"/>
        </w:rPr>
        <w:fldChar w:fldCharType="separate"/>
      </w:r>
      <w:r w:rsidR="00BF2CBC">
        <w:rPr>
          <w:rFonts w:ascii="Times" w:hAnsi="Times"/>
          <w:noProof/>
        </w:rPr>
        <w:t>(Rue et al. 2009)</w:t>
      </w:r>
      <w:r w:rsidR="00BF2CBC">
        <w:rPr>
          <w:rFonts w:ascii="Times" w:hAnsi="Times"/>
        </w:rPr>
        <w:fldChar w:fldCharType="end"/>
      </w:r>
      <w:r w:rsidR="00527CF7">
        <w:rPr>
          <w:rFonts w:ascii="Times" w:hAnsi="Times"/>
        </w:rPr>
        <w:t xml:space="preserve">. </w:t>
      </w:r>
      <w:r w:rsidR="00584268">
        <w:rPr>
          <w:rFonts w:ascii="Times" w:hAnsi="Times"/>
        </w:rPr>
        <w:t xml:space="preserve">Because we were interested in comparing models with different random effect structures (with and without the spatial trend field), we used restricted maximum likelihood (REML, </w:t>
      </w:r>
      <w:commentRangeStart w:id="28"/>
      <w:proofErr w:type="spellStart"/>
      <w:r w:rsidR="00584268" w:rsidRPr="00584268">
        <w:rPr>
          <w:rFonts w:ascii="Times" w:hAnsi="Times"/>
          <w:highlight w:val="yellow"/>
        </w:rPr>
        <w:t>Zuur</w:t>
      </w:r>
      <w:proofErr w:type="spellEnd"/>
      <w:r w:rsidR="00584268" w:rsidRPr="00584268">
        <w:rPr>
          <w:rFonts w:ascii="Times" w:hAnsi="Times"/>
          <w:highlight w:val="yellow"/>
        </w:rPr>
        <w:t xml:space="preserve"> et al</w:t>
      </w:r>
      <w:commentRangeEnd w:id="28"/>
      <w:r w:rsidR="00584268">
        <w:rPr>
          <w:rStyle w:val="CommentReference"/>
        </w:rPr>
        <w:commentReference w:id="28"/>
      </w:r>
      <w:r w:rsidR="00584268" w:rsidRPr="00584268">
        <w:rPr>
          <w:rFonts w:ascii="Times" w:hAnsi="Times"/>
          <w:highlight w:val="yellow"/>
        </w:rPr>
        <w:t>. 2009</w:t>
      </w:r>
      <w:r w:rsidR="00584268">
        <w:rPr>
          <w:rFonts w:ascii="Times" w:hAnsi="Times"/>
        </w:rPr>
        <w:t xml:space="preserve">) to generate </w:t>
      </w:r>
      <w:r w:rsidR="00584268">
        <w:rPr>
          <w:rFonts w:ascii="Times" w:eastAsiaTheme="minorEastAsia" w:hAnsi="Times"/>
        </w:rPr>
        <w:t xml:space="preserve">Akaike’s Information Criterion values for each </w:t>
      </w:r>
      <w:r w:rsidR="005B0DAC">
        <w:rPr>
          <w:rFonts w:ascii="Times" w:eastAsiaTheme="minorEastAsia" w:hAnsi="Times"/>
        </w:rPr>
        <w:t xml:space="preserve">model </w:t>
      </w:r>
      <w:r w:rsidR="00584268">
        <w:rPr>
          <w:rFonts w:ascii="Times" w:eastAsiaTheme="minorEastAsia" w:hAnsi="Times"/>
        </w:rPr>
        <w:t>(</w:t>
      </w:r>
      <w:commentRangeStart w:id="29"/>
      <w:r w:rsidR="00584268">
        <w:rPr>
          <w:rFonts w:ascii="Times" w:eastAsiaTheme="minorEastAsia" w:hAnsi="Times"/>
        </w:rPr>
        <w:t xml:space="preserve">AIC, </w:t>
      </w:r>
      <w:r w:rsidR="00584268">
        <w:rPr>
          <w:rFonts w:ascii="Times" w:eastAsiaTheme="minorEastAsia" w:hAnsi="Times"/>
        </w:rPr>
        <w:fldChar w:fldCharType="begin"/>
      </w:r>
      <w:r w:rsidR="00CB31A2">
        <w:rPr>
          <w:rFonts w:ascii="Times" w:eastAsiaTheme="minorEastAsia" w:hAnsi="Times"/>
        </w:rPr>
        <w:instrText xml:space="preserve"> ADDIN ZOTERO_ITEM CSL_CITATION {"citationID":"FKhEtYEN","properties":{"formattedCitation":"(Akaike 1973)","plainCitation":"(Akaike 1973)","noteIndex":0},"citationItems":[{"id":"NaQbSs6x/woI0yHTS","uris":["http://zotero.org/users/2529419/items/UWLWJGZZ"],"uri":["http://zotero.org/users/2529419/items/UWLWJGZZ"],"itemData":{"id":2742,"type":"paper-conference","title":"Information theory and an extension of the maximum likelihood principle","container-title":"2nd International Symposium on Information Theory","publisher":"Budapest: Akadémiai","publisher-place":"Tsahkadsor, Armenia, USSR","event-place":"Tsahkadsor, Armenia, USSR","author":[{"family":"Akaike","given":"H."}],"issued":{"date-parts":[["1973"]]}}}],"schema":"https://github.com/citation-style-language/schema/raw/master/csl-citation.json"} </w:instrText>
      </w:r>
      <w:r w:rsidR="00584268">
        <w:rPr>
          <w:rFonts w:ascii="Times" w:eastAsiaTheme="minorEastAsia" w:hAnsi="Times"/>
        </w:rPr>
        <w:fldChar w:fldCharType="separate"/>
      </w:r>
      <w:r w:rsidR="00584268">
        <w:rPr>
          <w:rFonts w:ascii="Times" w:eastAsiaTheme="minorEastAsia" w:hAnsi="Times"/>
          <w:noProof/>
        </w:rPr>
        <w:t>(Akaike 1973)</w:t>
      </w:r>
      <w:r w:rsidR="00584268">
        <w:rPr>
          <w:rFonts w:ascii="Times" w:eastAsiaTheme="minorEastAsia" w:hAnsi="Times"/>
        </w:rPr>
        <w:fldChar w:fldCharType="end"/>
      </w:r>
      <w:commentRangeEnd w:id="29"/>
      <w:r w:rsidR="005B0DAC">
        <w:rPr>
          <w:rStyle w:val="CommentReference"/>
        </w:rPr>
        <w:commentReference w:id="29"/>
      </w:r>
      <w:r w:rsidR="00584268">
        <w:rPr>
          <w:rFonts w:ascii="Times" w:eastAsiaTheme="minorEastAsia" w:hAnsi="Times"/>
        </w:rPr>
        <w:t>)</w:t>
      </w:r>
      <w:r w:rsidR="00584268">
        <w:rPr>
          <w:rFonts w:ascii="Times" w:hAnsi="Times"/>
        </w:rPr>
        <w:t xml:space="preserve">. Using AIC as a model screening tool, we found broad support for the inclusion of the spatial trend for these </w:t>
      </w:r>
      <w:r w:rsidR="006F0B46">
        <w:rPr>
          <w:rFonts w:ascii="Times" w:hAnsi="Times"/>
        </w:rPr>
        <w:t>19</w:t>
      </w:r>
      <w:r w:rsidR="00584268">
        <w:rPr>
          <w:rFonts w:ascii="Times" w:hAnsi="Times"/>
        </w:rPr>
        <w:t xml:space="preserve"> species, with the trend model generating lower AIC values in 1</w:t>
      </w:r>
      <w:r w:rsidR="006F0B46">
        <w:rPr>
          <w:rFonts w:ascii="Times" w:hAnsi="Times"/>
        </w:rPr>
        <w:t>7</w:t>
      </w:r>
      <w:r w:rsidR="00584268">
        <w:rPr>
          <w:rFonts w:ascii="Times" w:hAnsi="Times"/>
        </w:rPr>
        <w:t xml:space="preserve"> of the </w:t>
      </w:r>
      <w:r w:rsidR="006F0B46">
        <w:rPr>
          <w:rFonts w:ascii="Times" w:hAnsi="Times"/>
        </w:rPr>
        <w:t>19</w:t>
      </w:r>
      <w:r w:rsidR="00584268">
        <w:rPr>
          <w:rFonts w:ascii="Times" w:hAnsi="Times"/>
        </w:rPr>
        <w:t xml:space="preserve"> cases</w:t>
      </w:r>
      <w:r w:rsidR="006F0B46">
        <w:rPr>
          <w:rFonts w:ascii="Times" w:hAnsi="Times"/>
        </w:rPr>
        <w:t xml:space="preserve">, and AIC scores </w:t>
      </w:r>
      <w:r w:rsidR="005B0DAC">
        <w:rPr>
          <w:rFonts w:ascii="Times" w:hAnsi="Times"/>
        </w:rPr>
        <w:t xml:space="preserve">differing </w:t>
      </w:r>
      <w:r w:rsidR="006F0B46">
        <w:rPr>
          <w:rFonts w:ascii="Times" w:hAnsi="Times"/>
        </w:rPr>
        <w:t xml:space="preserve">by less than </w:t>
      </w:r>
      <w:r w:rsidR="005B0DAC">
        <w:rPr>
          <w:rFonts w:ascii="Times" w:hAnsi="Times"/>
        </w:rPr>
        <w:t>two</w:t>
      </w:r>
      <w:r w:rsidR="006F0B46">
        <w:rPr>
          <w:rFonts w:ascii="Times" w:hAnsi="Times"/>
        </w:rPr>
        <w:t xml:space="preserve"> in the remaining </w:t>
      </w:r>
      <w:r w:rsidR="005B0DAC">
        <w:rPr>
          <w:rFonts w:ascii="Times" w:hAnsi="Times"/>
        </w:rPr>
        <w:t>two</w:t>
      </w:r>
      <w:r w:rsidR="006F0B46">
        <w:rPr>
          <w:rFonts w:ascii="Times" w:hAnsi="Times"/>
        </w:rPr>
        <w:t xml:space="preserve"> cases </w:t>
      </w:r>
      <w:r w:rsidR="00584268">
        <w:rPr>
          <w:rFonts w:ascii="Times" w:hAnsi="Times"/>
        </w:rPr>
        <w:t>(Table S2).</w:t>
      </w:r>
    </w:p>
    <w:p w14:paraId="6E391888" w14:textId="46FDEB02" w:rsidR="00437DE9" w:rsidRDefault="005437A8" w:rsidP="00584268">
      <w:pPr>
        <w:spacing w:after="120"/>
        <w:ind w:firstLine="720"/>
        <w:rPr>
          <w:rFonts w:ascii="Times" w:hAnsi="Times"/>
        </w:rPr>
      </w:pPr>
      <w:commentRangeStart w:id="30"/>
      <w:r>
        <w:rPr>
          <w:rFonts w:ascii="Times" w:hAnsi="Times"/>
        </w:rPr>
        <w:t xml:space="preserve"> (Fig. 2)</w:t>
      </w:r>
      <w:r w:rsidR="00527CF7">
        <w:rPr>
          <w:rFonts w:ascii="Times" w:hAnsi="Times"/>
        </w:rPr>
        <w:t>.</w:t>
      </w:r>
      <w:r w:rsidR="00647FFB" w:rsidRPr="00647FFB">
        <w:rPr>
          <w:rFonts w:ascii="Times" w:hAnsi="Times"/>
        </w:rPr>
        <w:t xml:space="preserve">To obtain a smooth surface of predicted </w:t>
      </w:r>
      <w:r w:rsidR="00D766A8">
        <w:rPr>
          <w:rFonts w:ascii="Times" w:hAnsi="Times"/>
        </w:rPr>
        <w:t>abundance</w:t>
      </w:r>
      <w:r w:rsidR="00D766A8" w:rsidRPr="00647FFB">
        <w:rPr>
          <w:rFonts w:ascii="Times" w:hAnsi="Times"/>
        </w:rPr>
        <w:t xml:space="preserve"> </w:t>
      </w:r>
      <w:r w:rsidR="00647FFB" w:rsidRPr="00647FFB">
        <w:rPr>
          <w:rFonts w:ascii="Times" w:hAnsi="Times"/>
        </w:rPr>
        <w:t xml:space="preserve">across the footprint of the survey area, we predicted </w:t>
      </w:r>
      <w:r w:rsidR="00D766A8">
        <w:rPr>
          <w:rFonts w:ascii="Times" w:hAnsi="Times"/>
        </w:rPr>
        <w:t xml:space="preserve">abundance </w:t>
      </w:r>
      <w:r w:rsidR="00647FFB" w:rsidRPr="00647FFB">
        <w:rPr>
          <w:rFonts w:ascii="Times" w:hAnsi="Times"/>
        </w:rPr>
        <w:t>from the spatial trend models using depth defined by NOAA bathymetry data (https://www.ngdc.noaa.gov/mgg/coastal/crm.html), averaged over space to match the resolution of the survey sampling grid (~2.8 x 3.7 km), which is the spatial resolution we used for all analyses</w:t>
      </w:r>
      <w:r w:rsidR="00A37B6E">
        <w:rPr>
          <w:rFonts w:ascii="Times" w:hAnsi="Times"/>
        </w:rPr>
        <w:t xml:space="preserve">. A number of diagnostics could be made to these predictions </w:t>
      </w:r>
      <w:r w:rsidR="00A37B6E">
        <w:rPr>
          <w:rFonts w:ascii="Times" w:hAnsi="Times"/>
        </w:rPr>
        <w:lastRenderedPageBreak/>
        <w:t xml:space="preserve">or raw model fits to </w:t>
      </w:r>
      <w:r w:rsidR="0089470C">
        <w:rPr>
          <w:rFonts w:ascii="Times" w:hAnsi="Times"/>
        </w:rPr>
        <w:t xml:space="preserve">further </w:t>
      </w:r>
      <w:r w:rsidR="00A37B6E">
        <w:rPr>
          <w:rFonts w:ascii="Times" w:hAnsi="Times"/>
        </w:rPr>
        <w:t>diagnose whether a spatial trend may be appropriate</w:t>
      </w:r>
      <w:r w:rsidR="0089470C">
        <w:rPr>
          <w:rFonts w:ascii="Times" w:hAnsi="Times"/>
        </w:rPr>
        <w:t>;</w:t>
      </w:r>
      <w:r w:rsidR="00774334">
        <w:rPr>
          <w:rFonts w:ascii="Times" w:hAnsi="Times"/>
        </w:rPr>
        <w:t xml:space="preserve"> </w:t>
      </w:r>
      <w:r w:rsidR="0089470C">
        <w:rPr>
          <w:rFonts w:ascii="Times" w:hAnsi="Times"/>
        </w:rPr>
        <w:t>e</w:t>
      </w:r>
      <w:r w:rsidR="00774334">
        <w:rPr>
          <w:rFonts w:ascii="Times" w:hAnsi="Times"/>
        </w:rPr>
        <w:t>xamples</w:t>
      </w:r>
      <w:r w:rsidR="00A37B6E">
        <w:rPr>
          <w:rFonts w:ascii="Times" w:hAnsi="Times"/>
        </w:rPr>
        <w:t xml:space="preserve"> include </w:t>
      </w:r>
      <w:r w:rsidR="00774334">
        <w:rPr>
          <w:rFonts w:ascii="Times" w:hAnsi="Times"/>
        </w:rPr>
        <w:t>examining spatial patterns in residuals or the estimated spatiotemporal component</w:t>
      </w:r>
      <w:r w:rsidR="00584268">
        <w:rPr>
          <w:rFonts w:ascii="Times" w:hAnsi="Times"/>
        </w:rPr>
        <w:t>.</w:t>
      </w:r>
      <w:r w:rsidR="00774334">
        <w:rPr>
          <w:rFonts w:ascii="Times" w:hAnsi="Times"/>
        </w:rPr>
        <w:t xml:space="preserve"> </w:t>
      </w:r>
      <w:commentRangeEnd w:id="30"/>
      <w:r w:rsidR="00584268">
        <w:rPr>
          <w:rStyle w:val="CommentReference"/>
        </w:rPr>
        <w:commentReference w:id="30"/>
      </w:r>
    </w:p>
    <w:p w14:paraId="15E2051D" w14:textId="77777777" w:rsidR="00DE5153" w:rsidRPr="00584268" w:rsidRDefault="00DE5153" w:rsidP="00584268">
      <w:pPr>
        <w:spacing w:after="120"/>
        <w:ind w:firstLine="720"/>
        <w:rPr>
          <w:rFonts w:ascii="Times" w:eastAsiaTheme="minorEastAsia" w:hAnsi="Times"/>
        </w:rPr>
      </w:pPr>
    </w:p>
    <w:p w14:paraId="46946D59" w14:textId="5EB4C6E5" w:rsidR="00986655" w:rsidRPr="009F6418" w:rsidRDefault="00437DE9" w:rsidP="009F6418">
      <w:pPr>
        <w:spacing w:after="120"/>
        <w:rPr>
          <w:rFonts w:ascii="Times" w:hAnsi="Times"/>
          <w:i/>
        </w:rPr>
      </w:pPr>
      <w:r w:rsidRPr="00437DE9">
        <w:rPr>
          <w:rFonts w:ascii="Times" w:hAnsi="Times"/>
          <w:i/>
        </w:rPr>
        <w:t>Using spatial trends as indicators of change</w:t>
      </w:r>
    </w:p>
    <w:p w14:paraId="43D39E36" w14:textId="42833339" w:rsidR="002D6DFC" w:rsidRPr="00986655" w:rsidRDefault="0089470C" w:rsidP="00D766A8">
      <w:pPr>
        <w:pStyle w:val="Bibliography"/>
        <w:spacing w:after="120" w:line="240" w:lineRule="auto"/>
        <w:ind w:left="0" w:firstLine="0"/>
        <w:rPr>
          <w:rFonts w:ascii="Times" w:hAnsi="Times"/>
        </w:rPr>
      </w:pPr>
      <w:r>
        <w:rPr>
          <w:rFonts w:ascii="Times" w:hAnsi="Times"/>
        </w:rPr>
        <w:t xml:space="preserve">As a demonstration of the utility of understanding finer scale temporal trends, we calculated regional metrics (change in </w:t>
      </w:r>
      <w:r w:rsidR="0000736B">
        <w:rPr>
          <w:rFonts w:ascii="Times" w:hAnsi="Times"/>
        </w:rPr>
        <w:t>abundance</w:t>
      </w:r>
      <w:r>
        <w:rPr>
          <w:rFonts w:ascii="Times" w:hAnsi="Times"/>
        </w:rPr>
        <w:t>, area occupied, COG), and compared those fine</w:t>
      </w:r>
      <w:r w:rsidR="005B0DAC">
        <w:rPr>
          <w:rFonts w:ascii="Times" w:hAnsi="Times"/>
        </w:rPr>
        <w:t>-</w:t>
      </w:r>
      <w:r>
        <w:rPr>
          <w:rFonts w:ascii="Times" w:hAnsi="Times"/>
        </w:rPr>
        <w:t xml:space="preserve">scale metrics to their coastwide equivalents. Quantifying change at multiple spatial scales has implications for the management of marine fishes, and has </w:t>
      </w:r>
      <w:r w:rsidR="00437DE9" w:rsidRPr="00E81ACF">
        <w:rPr>
          <w:rFonts w:ascii="Times" w:hAnsi="Times"/>
        </w:rPr>
        <w:t>utility as a spatial indicator within the California Current</w:t>
      </w:r>
      <w:r>
        <w:rPr>
          <w:rFonts w:ascii="Times" w:hAnsi="Times"/>
        </w:rPr>
        <w:t xml:space="preserve"> ecosystem. Spatial trend estimates from our model can be used to identify discrete areas of change. One approach for doing this is to apply post-hoc cluster analyses to model outputs or covariates; for our </w:t>
      </w:r>
      <w:proofErr w:type="spellStart"/>
      <w:r>
        <w:rPr>
          <w:rFonts w:ascii="Times" w:hAnsi="Times"/>
        </w:rPr>
        <w:t>groundfish</w:t>
      </w:r>
      <w:proofErr w:type="spellEnd"/>
      <w:r>
        <w:rPr>
          <w:rFonts w:ascii="Times" w:hAnsi="Times"/>
        </w:rPr>
        <w:t xml:space="preserve"> application, we </w:t>
      </w:r>
      <w:r w:rsidR="00E14054" w:rsidRPr="00E81ACF">
        <w:rPr>
          <w:rFonts w:ascii="Times" w:hAnsi="Times"/>
        </w:rPr>
        <w:t xml:space="preserve">used the partitioning around </w:t>
      </w:r>
      <w:commentRangeStart w:id="31"/>
      <w:proofErr w:type="spellStart"/>
      <w:r w:rsidR="00E14054" w:rsidRPr="00E81ACF">
        <w:rPr>
          <w:rFonts w:ascii="Times" w:hAnsi="Times"/>
        </w:rPr>
        <w:t>mediods</w:t>
      </w:r>
      <w:proofErr w:type="spellEnd"/>
      <w:r w:rsidR="00E14054" w:rsidRPr="00E81ACF">
        <w:rPr>
          <w:rFonts w:ascii="Times" w:hAnsi="Times"/>
        </w:rPr>
        <w:t xml:space="preserve"> </w:t>
      </w:r>
      <w:r w:rsidR="005B0DAC">
        <w:rPr>
          <w:rFonts w:ascii="Times" w:hAnsi="Times"/>
        </w:rPr>
        <w:t xml:space="preserve">(PAM) </w:t>
      </w:r>
      <w:r w:rsidR="00E14054" w:rsidRPr="00E81ACF">
        <w:rPr>
          <w:rFonts w:ascii="Times" w:hAnsi="Times"/>
        </w:rPr>
        <w:t>algorithm</w:t>
      </w:r>
      <w:commentRangeEnd w:id="31"/>
      <w:r w:rsidR="005B0DAC">
        <w:rPr>
          <w:rStyle w:val="CommentReference"/>
        </w:rPr>
        <w:commentReference w:id="31"/>
      </w:r>
      <w:r>
        <w:rPr>
          <w:rFonts w:ascii="Times" w:hAnsi="Times"/>
        </w:rPr>
        <w:t xml:space="preserve">. </w:t>
      </w:r>
      <w:r w:rsidR="006B08B7">
        <w:rPr>
          <w:rFonts w:ascii="Times" w:hAnsi="Times"/>
        </w:rPr>
        <w:t xml:space="preserve">PAM is a robust clustering algorithm that minimizes the sum of </w:t>
      </w:r>
      <w:r w:rsidR="002463AD">
        <w:rPr>
          <w:rFonts w:ascii="Times" w:hAnsi="Times"/>
        </w:rPr>
        <w:t xml:space="preserve">Euclidean </w:t>
      </w:r>
      <w:r w:rsidR="006B08B7">
        <w:rPr>
          <w:rFonts w:ascii="Times" w:hAnsi="Times"/>
        </w:rPr>
        <w:t>dissimilarities</w:t>
      </w:r>
      <w:r w:rsidR="002463AD">
        <w:rPr>
          <w:rFonts w:ascii="Times" w:hAnsi="Times"/>
        </w:rPr>
        <w:t xml:space="preserve"> (root of sum-of-squares of differences</w:t>
      </w:r>
      <w:r w:rsidR="00A12419">
        <w:rPr>
          <w:rFonts w:ascii="Times" w:hAnsi="Times"/>
        </w:rPr>
        <w:t>) between observations and cluster values</w:t>
      </w:r>
      <w:r w:rsidR="006B08B7">
        <w:rPr>
          <w:rFonts w:ascii="Times" w:hAnsi="Times"/>
        </w:rPr>
        <w:t xml:space="preserve">. </w:t>
      </w:r>
      <w:r w:rsidR="005B0DAC">
        <w:rPr>
          <w:rFonts w:ascii="Times" w:hAnsi="Times"/>
        </w:rPr>
        <w:t>We used l</w:t>
      </w:r>
      <w:r>
        <w:rPr>
          <w:rFonts w:ascii="Times" w:hAnsi="Times"/>
        </w:rPr>
        <w:t xml:space="preserve">atitude and the predicted spatial trends as clustering variables </w:t>
      </w:r>
      <w:r w:rsidR="00E14054" w:rsidRPr="00E81ACF">
        <w:rPr>
          <w:rFonts w:ascii="Times" w:hAnsi="Times"/>
        </w:rPr>
        <w:t>given that the majority of the contrast in dynamics along the U</w:t>
      </w:r>
      <w:r w:rsidR="00234BE8" w:rsidRPr="00E81ACF">
        <w:rPr>
          <w:rFonts w:ascii="Times" w:hAnsi="Times"/>
        </w:rPr>
        <w:t>S</w:t>
      </w:r>
      <w:r w:rsidR="00E14054" w:rsidRPr="00E81ACF">
        <w:rPr>
          <w:rFonts w:ascii="Times" w:hAnsi="Times"/>
        </w:rPr>
        <w:t xml:space="preserve"> </w:t>
      </w:r>
      <w:r w:rsidR="00860B19">
        <w:rPr>
          <w:rFonts w:ascii="Times" w:hAnsi="Times"/>
        </w:rPr>
        <w:t>W</w:t>
      </w:r>
      <w:r w:rsidR="00E14054" w:rsidRPr="00E81ACF">
        <w:rPr>
          <w:rFonts w:ascii="Times" w:hAnsi="Times"/>
        </w:rPr>
        <w:t xml:space="preserve">est </w:t>
      </w:r>
      <w:r w:rsidR="00860B19">
        <w:rPr>
          <w:rFonts w:ascii="Times" w:hAnsi="Times"/>
        </w:rPr>
        <w:t>C</w:t>
      </w:r>
      <w:r w:rsidR="00E14054" w:rsidRPr="00E81ACF">
        <w:rPr>
          <w:rFonts w:ascii="Times" w:hAnsi="Times"/>
        </w:rPr>
        <w:t xml:space="preserve">oast is in the latitudinal direction. Other metrics could also be included in clustering including </w:t>
      </w:r>
      <w:r w:rsidR="00186508" w:rsidRPr="00E81ACF">
        <w:rPr>
          <w:rFonts w:ascii="Times" w:hAnsi="Times"/>
        </w:rPr>
        <w:t xml:space="preserve">longitude, </w:t>
      </w:r>
      <w:r w:rsidR="00E14054" w:rsidRPr="00E81ACF">
        <w:rPr>
          <w:rFonts w:ascii="Times" w:hAnsi="Times"/>
        </w:rPr>
        <w:t xml:space="preserve">habitat features, </w:t>
      </w:r>
      <w:r w:rsidR="00186508" w:rsidRPr="00E81ACF">
        <w:rPr>
          <w:rFonts w:ascii="Times" w:hAnsi="Times"/>
        </w:rPr>
        <w:t>environmental covariates, or hum</w:t>
      </w:r>
      <w:r w:rsidR="00E81ACF">
        <w:rPr>
          <w:rFonts w:ascii="Times" w:hAnsi="Times"/>
        </w:rPr>
        <w:t xml:space="preserve">an impacts such as </w:t>
      </w:r>
      <w:r>
        <w:rPr>
          <w:rFonts w:ascii="Times" w:hAnsi="Times"/>
        </w:rPr>
        <w:t xml:space="preserve">fisheries </w:t>
      </w:r>
      <w:r w:rsidR="00E81ACF">
        <w:rPr>
          <w:rFonts w:ascii="Times" w:hAnsi="Times"/>
        </w:rPr>
        <w:t>removals.</w:t>
      </w:r>
      <w:r w:rsidR="009534B5">
        <w:rPr>
          <w:rFonts w:ascii="Times" w:hAnsi="Times"/>
        </w:rPr>
        <w:t xml:space="preserve"> We chose the number of clusters </w:t>
      </w:r>
      <w:r w:rsidR="00DE4D0D">
        <w:rPr>
          <w:rFonts w:ascii="Times" w:hAnsi="Times"/>
        </w:rPr>
        <w:t>that optimized the average silhouette width (REF).</w:t>
      </w:r>
    </w:p>
    <w:p w14:paraId="2E55AA28" w14:textId="77777777" w:rsidR="00C86EB2" w:rsidRDefault="00C86EB2" w:rsidP="009F6418">
      <w:pPr>
        <w:spacing w:after="120" w:line="259" w:lineRule="auto"/>
        <w:rPr>
          <w:b/>
        </w:rPr>
      </w:pPr>
    </w:p>
    <w:p w14:paraId="24CE921F" w14:textId="226596C4" w:rsidR="00454BC9" w:rsidRPr="00454BC9" w:rsidRDefault="00454BC9" w:rsidP="009F6418">
      <w:pPr>
        <w:spacing w:after="120" w:line="259" w:lineRule="auto"/>
        <w:rPr>
          <w:b/>
        </w:rPr>
      </w:pPr>
      <w:r w:rsidRPr="00454BC9">
        <w:rPr>
          <w:b/>
        </w:rPr>
        <w:t>Results</w:t>
      </w:r>
    </w:p>
    <w:p w14:paraId="23C86FED" w14:textId="77777777" w:rsidR="00454BC9" w:rsidRPr="00454BC9" w:rsidRDefault="00454BC9" w:rsidP="009F6418">
      <w:pPr>
        <w:spacing w:after="120" w:line="259" w:lineRule="auto"/>
        <w:rPr>
          <w:i/>
        </w:rPr>
      </w:pPr>
      <w:r w:rsidRPr="00454BC9">
        <w:rPr>
          <w:i/>
        </w:rPr>
        <w:t>Simulation testing</w:t>
      </w:r>
    </w:p>
    <w:p w14:paraId="0B7B6907" w14:textId="1285FB5B" w:rsidR="00454BC9" w:rsidRDefault="001F7F7D" w:rsidP="009F6418">
      <w:pPr>
        <w:spacing w:after="120" w:line="259" w:lineRule="auto"/>
      </w:pPr>
      <w:r>
        <w:t>Results from our simulation indicated that</w:t>
      </w:r>
      <w:r w:rsidR="00D234E0">
        <w:t>,</w:t>
      </w:r>
      <w:r>
        <w:t xml:space="preserve"> as expected, both observation error variation and spatiotemporal variation degraded our ability to estimate the true spatial trend (Fig. </w:t>
      </w:r>
      <w:r w:rsidR="00246658">
        <w:t>3</w:t>
      </w:r>
      <w:r>
        <w:t>). When both variance parameters are small, estimates are precisely estimated and unbiased</w:t>
      </w:r>
      <w:r w:rsidR="00F613C1">
        <w:t>;</w:t>
      </w:r>
      <w:r>
        <w:t xml:space="preserve"> however</w:t>
      </w:r>
      <w:r w:rsidR="00F613C1">
        <w:t>,</w:t>
      </w:r>
      <w:r>
        <w:t xml:space="preserve"> large values of either can </w:t>
      </w:r>
      <w:r w:rsidR="007D0BC4">
        <w:t xml:space="preserve">limit </w:t>
      </w:r>
      <w:r>
        <w:t xml:space="preserve">the ability to recover the trend (Fig. </w:t>
      </w:r>
      <w:r w:rsidR="00246658">
        <w:t>3</w:t>
      </w:r>
      <w:r>
        <w:t xml:space="preserve">). The performance of these models is also conditional on additional parameters </w:t>
      </w:r>
      <w:r w:rsidR="0054003B">
        <w:t xml:space="preserve">and structure </w:t>
      </w:r>
      <w:r>
        <w:t>not included in our sensitivity analysis (</w:t>
      </w:r>
      <w:r w:rsidR="0089470C">
        <w:t>e.g.</w:t>
      </w:r>
      <w:r w:rsidR="00F613C1">
        <w:t>,</w:t>
      </w:r>
      <w:r w:rsidR="0089470C">
        <w:t xml:space="preserve"> </w:t>
      </w:r>
      <w:r>
        <w:t xml:space="preserve">spatial decay and </w:t>
      </w:r>
      <w:commentRangeStart w:id="32"/>
      <w:r>
        <w:t xml:space="preserve">variation </w:t>
      </w:r>
      <w:commentRangeEnd w:id="32"/>
      <w:r w:rsidR="00F613C1">
        <w:rPr>
          <w:rStyle w:val="CommentReference"/>
        </w:rPr>
        <w:commentReference w:id="32"/>
      </w:r>
      <w:r>
        <w:t>parameters)</w:t>
      </w:r>
      <w:r w:rsidR="00F613C1">
        <w:t>;</w:t>
      </w:r>
      <w:r>
        <w:t xml:space="preserve"> </w:t>
      </w:r>
      <w:commentRangeStart w:id="33"/>
      <w:r>
        <w:t>however</w:t>
      </w:r>
      <w:r w:rsidR="00F613C1">
        <w:t>,</w:t>
      </w:r>
      <w:r>
        <w:t xml:space="preserve"> </w:t>
      </w:r>
      <w:r w:rsidR="001A7D16">
        <w:t xml:space="preserve">these results </w:t>
      </w:r>
      <w:r w:rsidR="00D234E0">
        <w:t>indicate</w:t>
      </w:r>
      <w:r w:rsidR="001A7D16">
        <w:t xml:space="preserve"> </w:t>
      </w:r>
      <w:r w:rsidR="0054003B">
        <w:t>that spatiotemporal variation has a slightly larger effect on our ability to recover trends than does observation error (</w:t>
      </w:r>
      <w:r w:rsidR="0089470C">
        <w:t xml:space="preserve">comparison of rows in </w:t>
      </w:r>
      <w:r w:rsidR="0054003B">
        <w:t xml:space="preserve">Fig. </w:t>
      </w:r>
      <w:r w:rsidR="00246658">
        <w:t>3</w:t>
      </w:r>
      <w:r w:rsidR="0054003B">
        <w:t xml:space="preserve">). </w:t>
      </w:r>
      <w:commentRangeEnd w:id="33"/>
      <w:r w:rsidR="00A04BCB">
        <w:rPr>
          <w:rStyle w:val="CommentReference"/>
        </w:rPr>
        <w:commentReference w:id="33"/>
      </w:r>
    </w:p>
    <w:p w14:paraId="7D5F123F" w14:textId="77777777" w:rsidR="009F6418" w:rsidRDefault="009F6418" w:rsidP="009F6418">
      <w:pPr>
        <w:spacing w:after="120" w:line="259" w:lineRule="auto"/>
        <w:rPr>
          <w:i/>
        </w:rPr>
      </w:pPr>
    </w:p>
    <w:p w14:paraId="1878F4FB" w14:textId="19700DFE" w:rsidR="00454BC9" w:rsidRPr="00454BC9" w:rsidRDefault="00454BC9" w:rsidP="009F6418">
      <w:pPr>
        <w:spacing w:after="120" w:line="259" w:lineRule="auto"/>
        <w:rPr>
          <w:i/>
        </w:rPr>
      </w:pPr>
      <w:r w:rsidRPr="00454BC9">
        <w:rPr>
          <w:i/>
        </w:rPr>
        <w:t xml:space="preserve">West </w:t>
      </w:r>
      <w:r w:rsidR="00860B19">
        <w:rPr>
          <w:i/>
        </w:rPr>
        <w:t>C</w:t>
      </w:r>
      <w:r w:rsidRPr="00454BC9">
        <w:rPr>
          <w:i/>
        </w:rPr>
        <w:t xml:space="preserve">oast </w:t>
      </w:r>
      <w:proofErr w:type="spellStart"/>
      <w:r w:rsidRPr="00454BC9">
        <w:rPr>
          <w:i/>
        </w:rPr>
        <w:t>groundfish</w:t>
      </w:r>
      <w:proofErr w:type="spellEnd"/>
      <w:r w:rsidRPr="00454BC9">
        <w:rPr>
          <w:i/>
        </w:rPr>
        <w:t xml:space="preserve"> </w:t>
      </w:r>
      <w:r w:rsidR="0089470C">
        <w:rPr>
          <w:i/>
        </w:rPr>
        <w:t>application</w:t>
      </w:r>
    </w:p>
    <w:p w14:paraId="1BF5074F" w14:textId="6B1D1000" w:rsidR="005B5CB5" w:rsidRDefault="00B21799" w:rsidP="00D766A8">
      <w:pPr>
        <w:spacing w:after="120" w:line="259" w:lineRule="auto"/>
      </w:pPr>
      <w:r>
        <w:t>Predictions of the spatially</w:t>
      </w:r>
      <w:r w:rsidR="00A04BCB">
        <w:t xml:space="preserve"> </w:t>
      </w:r>
      <w:r>
        <w:t xml:space="preserve">explicit trend from the </w:t>
      </w:r>
      <w:r w:rsidR="0089470C">
        <w:t xml:space="preserve">spatial trend model </w:t>
      </w:r>
      <w:r>
        <w:t xml:space="preserve">revealed intricate fine-scale spatial structure and </w:t>
      </w:r>
      <w:r w:rsidR="0089470C">
        <w:t xml:space="preserve">rates of change of species in the </w:t>
      </w:r>
      <w:r w:rsidR="00860B19">
        <w:t>W</w:t>
      </w:r>
      <w:r>
        <w:t xml:space="preserve">est </w:t>
      </w:r>
      <w:r w:rsidR="00860B19">
        <w:t>C</w:t>
      </w:r>
      <w:r>
        <w:t xml:space="preserve">oast </w:t>
      </w:r>
      <w:proofErr w:type="spellStart"/>
      <w:r>
        <w:t>groundfish</w:t>
      </w:r>
      <w:proofErr w:type="spellEnd"/>
      <w:r>
        <w:t xml:space="preserve"> </w:t>
      </w:r>
      <w:r w:rsidR="0089470C">
        <w:t>community</w:t>
      </w:r>
      <w:r>
        <w:t xml:space="preserve">. </w:t>
      </w:r>
      <w:r w:rsidR="0089470C">
        <w:t>Our cluster analysis of the estimated spatial trend and latitude</w:t>
      </w:r>
      <w:r>
        <w:t xml:space="preserve"> helped delineate areas with the greatest relative rate of change in </w:t>
      </w:r>
      <w:r w:rsidR="0000736B">
        <w:t>abundance</w:t>
      </w:r>
      <w:r>
        <w:t xml:space="preserve"> over time. </w:t>
      </w:r>
      <w:r w:rsidR="005B5CB5">
        <w:t xml:space="preserve">Among all </w:t>
      </w:r>
      <w:r w:rsidR="0089470C">
        <w:t>19 species</w:t>
      </w:r>
      <w:r w:rsidR="005B5CB5">
        <w:t xml:space="preserve">, typically at least one of the breaks between clusters occurred at a latitude corresponding to </w:t>
      </w:r>
      <w:r w:rsidR="0089470C">
        <w:t>a recognized</w:t>
      </w:r>
      <w:r w:rsidR="005B5CB5">
        <w:t xml:space="preserve"> biogeographic break (Fig. 4). These locations of similarity between the boundary of the spatial trend clusters occurred most often near Point Conception in southern California, and Cape Mendocino in northern California. Approximately 14-15 species had cluster boundaries near Cape Mendocino, with roughly 6-7 near Point Conception, and nearly all major cluster breaks </w:t>
      </w:r>
      <w:r w:rsidR="005B5CB5">
        <w:lastRenderedPageBreak/>
        <w:t xml:space="preserve">occurred within latitudes between Cape Mendocino and Point Conception. However, there was </w:t>
      </w:r>
      <w:r w:rsidR="0089470C">
        <w:t xml:space="preserve">some </w:t>
      </w:r>
      <w:r w:rsidR="005B5CB5">
        <w:t xml:space="preserve">variability among species in the precise location of the boundary of the spatial trend cluster. Given the general proximity between trend cluster breaks and the established biogeographic boundaries, we chose to evaluate the latitudinal center of gravity (COG) within each biogeographic region to compare with the coastwide COG.  </w:t>
      </w:r>
    </w:p>
    <w:p w14:paraId="2E6C10B8" w14:textId="777AC52D" w:rsidR="00B21799" w:rsidRDefault="00B21799" w:rsidP="006B1E39">
      <w:pPr>
        <w:spacing w:after="120" w:line="259" w:lineRule="auto"/>
        <w:ind w:firstLine="720"/>
      </w:pPr>
      <w:r>
        <w:t>W</w:t>
      </w:r>
      <w:r w:rsidR="002D6DFC">
        <w:t>e highlight</w:t>
      </w:r>
      <w:r w:rsidR="003D219B">
        <w:t xml:space="preserve"> </w:t>
      </w:r>
      <w:r w:rsidR="002D6DFC">
        <w:t xml:space="preserve">results for </w:t>
      </w:r>
      <w:r>
        <w:t>six</w:t>
      </w:r>
      <w:r w:rsidR="003D219B">
        <w:t xml:space="preserve"> </w:t>
      </w:r>
      <w:proofErr w:type="spellStart"/>
      <w:r w:rsidR="0089470C">
        <w:t>groundfish</w:t>
      </w:r>
      <w:proofErr w:type="spellEnd"/>
      <w:r w:rsidR="0089470C">
        <w:t xml:space="preserve"> </w:t>
      </w:r>
      <w:r w:rsidR="003D219B">
        <w:t xml:space="preserve">species </w:t>
      </w:r>
      <w:r w:rsidR="0089470C">
        <w:t>with</w:t>
      </w:r>
      <w:r w:rsidR="003D219B">
        <w:t xml:space="preserve"> unique </w:t>
      </w:r>
      <w:r w:rsidR="002D6DFC">
        <w:t>distributional responses (</w:t>
      </w:r>
      <w:r w:rsidR="005B5CB5">
        <w:t>Fig. 5</w:t>
      </w:r>
      <w:r w:rsidR="00815BD5">
        <w:t>; see Figs. S1</w:t>
      </w:r>
      <w:r w:rsidR="005437A8">
        <w:t>-3</w:t>
      </w:r>
      <w:r w:rsidR="00815BD5">
        <w:t xml:space="preserve"> for results from all </w:t>
      </w:r>
      <w:r w:rsidR="005F2BA0">
        <w:t>19</w:t>
      </w:r>
      <w:r w:rsidR="00815BD5">
        <w:t xml:space="preserve"> species</w:t>
      </w:r>
      <w:r w:rsidR="002D6DFC">
        <w:t xml:space="preserve">). </w:t>
      </w:r>
      <w:r>
        <w:t xml:space="preserve">Within each of </w:t>
      </w:r>
      <w:r w:rsidR="0089470C">
        <w:t xml:space="preserve">the </w:t>
      </w:r>
      <w:r>
        <w:t xml:space="preserve">six species, there was support for </w:t>
      </w:r>
      <w:commentRangeStart w:id="34"/>
      <w:r>
        <w:t xml:space="preserve">2-3 </w:t>
      </w:r>
      <w:r w:rsidR="0089470C">
        <w:t>trend</w:t>
      </w:r>
      <w:r w:rsidR="00C41D9E">
        <w:t>s</w:t>
      </w:r>
      <w:r w:rsidR="0089470C">
        <w:t xml:space="preserve"> </w:t>
      </w:r>
      <w:commentRangeEnd w:id="34"/>
      <w:r w:rsidR="00C41D9E">
        <w:rPr>
          <w:rStyle w:val="CommentReference"/>
        </w:rPr>
        <w:commentReference w:id="34"/>
      </w:r>
      <w:r>
        <w:t xml:space="preserve">(Fig. 5; second column). Comparison of the spatial trend predictions and clusters (Fig. 5; first two columns) and the </w:t>
      </w:r>
      <w:commentRangeStart w:id="35"/>
      <w:r>
        <w:t xml:space="preserve">mean </w:t>
      </w:r>
      <w:r w:rsidR="0000736B">
        <w:t>abundance</w:t>
      </w:r>
      <w:r w:rsidR="00FA378B">
        <w:t xml:space="preserve"> </w:t>
      </w:r>
      <w:commentRangeEnd w:id="35"/>
      <w:r w:rsidR="00F67548">
        <w:rPr>
          <w:rStyle w:val="CommentReference"/>
        </w:rPr>
        <w:commentReference w:id="35"/>
      </w:r>
      <w:r>
        <w:t xml:space="preserve">from the full model (Fig. 5; third column) revealed how several unique patterns of </w:t>
      </w:r>
      <w:proofErr w:type="spellStart"/>
      <w:r>
        <w:t>subregional</w:t>
      </w:r>
      <w:proofErr w:type="spellEnd"/>
      <w:r>
        <w:t xml:space="preserve"> relationships can contribute to nuanced and difficult to detect broad-scale distributional changes including northward, southward, and bi-directional range shifts, in addition to localized offshore shifts. Furthermore, the interpretation of the observed distributional change often varied between spatial scales of </w:t>
      </w:r>
      <w:commentRangeStart w:id="36"/>
      <w:r>
        <w:t xml:space="preserve">interpretation along the spectrum from </w:t>
      </w:r>
      <w:r w:rsidR="006B1E39">
        <w:t xml:space="preserve">summarizing trends in </w:t>
      </w:r>
      <w:r>
        <w:t xml:space="preserve">the </w:t>
      </w:r>
      <w:r w:rsidR="006B1E39">
        <w:t xml:space="preserve">coastwide latitudinal COG to regional COGs, and </w:t>
      </w:r>
      <w:r>
        <w:t>fine-scale map-based interpre</w:t>
      </w:r>
      <w:commentRangeEnd w:id="36"/>
      <w:r w:rsidR="008A5785">
        <w:rPr>
          <w:rStyle w:val="CommentReference"/>
        </w:rPr>
        <w:commentReference w:id="36"/>
      </w:r>
      <w:r>
        <w:t>tation</w:t>
      </w:r>
      <w:r w:rsidR="006B1E39">
        <w:t xml:space="preserve">. </w:t>
      </w:r>
      <w:r w:rsidR="005C2A54">
        <w:t>T</w:t>
      </w:r>
      <w:r w:rsidR="006B1E39">
        <w:t xml:space="preserve">he map of </w:t>
      </w:r>
      <w:r w:rsidR="0089470C">
        <w:t xml:space="preserve">estimated </w:t>
      </w:r>
      <w:r w:rsidR="005C2A54">
        <w:t xml:space="preserve">mean </w:t>
      </w:r>
      <w:r w:rsidR="0000736B">
        <w:t xml:space="preserve">abundance </w:t>
      </w:r>
      <w:r w:rsidR="005C2A54">
        <w:t>allows one to</w:t>
      </w:r>
      <w:r w:rsidR="006B1E39">
        <w:t xml:space="preserve"> visually weight the spatial trend map to better understand where absolute changes in </w:t>
      </w:r>
      <w:r w:rsidR="0000736B">
        <w:t xml:space="preserve">abundance </w:t>
      </w:r>
      <w:r w:rsidR="006B1E39">
        <w:t>are greatest.</w:t>
      </w:r>
    </w:p>
    <w:p w14:paraId="055F0A67" w14:textId="26EFFE25" w:rsidR="00386DC1" w:rsidRDefault="000631C2" w:rsidP="009F6418">
      <w:pPr>
        <w:spacing w:after="120" w:line="259" w:lineRule="auto"/>
      </w:pPr>
      <w:r>
        <w:tab/>
      </w:r>
      <w:commentRangeStart w:id="37"/>
      <w:r w:rsidR="0089470C">
        <w:t>Examining the</w:t>
      </w:r>
      <w:r>
        <w:t xml:space="preserve"> predictions of the spatial trend </w:t>
      </w:r>
      <w:r w:rsidR="006B1E39">
        <w:t xml:space="preserve">and </w:t>
      </w:r>
      <w:r w:rsidR="0000736B">
        <w:t xml:space="preserve">abundance </w:t>
      </w:r>
      <w:r>
        <w:t xml:space="preserve">indicated that </w:t>
      </w:r>
      <w:proofErr w:type="spellStart"/>
      <w:r>
        <w:t>arrowtooth</w:t>
      </w:r>
      <w:proofErr w:type="spellEnd"/>
      <w:r>
        <w:t xml:space="preserve"> flounder </w:t>
      </w:r>
      <w:r w:rsidR="00D93BDD">
        <w:t>(</w:t>
      </w:r>
      <w:proofErr w:type="spellStart"/>
      <w:r w:rsidR="00D93BDD" w:rsidRPr="00D766A8">
        <w:rPr>
          <w:i/>
          <w:iCs/>
        </w:rPr>
        <w:t>Atheresthes</w:t>
      </w:r>
      <w:proofErr w:type="spellEnd"/>
      <w:r w:rsidR="00D93BDD" w:rsidRPr="00D766A8">
        <w:rPr>
          <w:i/>
          <w:iCs/>
        </w:rPr>
        <w:t xml:space="preserve"> stomas</w:t>
      </w:r>
      <w:r w:rsidR="00D93BDD">
        <w:t xml:space="preserve">) </w:t>
      </w:r>
      <w:r w:rsidR="00A349C7">
        <w:t xml:space="preserve">had a southward range shift </w:t>
      </w:r>
      <w:r>
        <w:t xml:space="preserve">and </w:t>
      </w:r>
      <w:bookmarkStart w:id="38" w:name="_Hlk27058813"/>
      <w:proofErr w:type="spellStart"/>
      <w:r>
        <w:t>shortspine</w:t>
      </w:r>
      <w:proofErr w:type="spellEnd"/>
      <w:r>
        <w:t xml:space="preserve"> </w:t>
      </w:r>
      <w:proofErr w:type="spellStart"/>
      <w:r>
        <w:t>thornyh</w:t>
      </w:r>
      <w:bookmarkEnd w:id="38"/>
      <w:r>
        <w:t>ead</w:t>
      </w:r>
      <w:proofErr w:type="spellEnd"/>
      <w:r>
        <w:t xml:space="preserve"> </w:t>
      </w:r>
      <w:r w:rsidR="003D16A7">
        <w:t>(</w:t>
      </w:r>
      <w:proofErr w:type="spellStart"/>
      <w:r w:rsidR="003D16A7" w:rsidRPr="00D766A8">
        <w:rPr>
          <w:i/>
          <w:iCs/>
        </w:rPr>
        <w:t>Sebastolobus</w:t>
      </w:r>
      <w:proofErr w:type="spellEnd"/>
      <w:r w:rsidR="003D16A7" w:rsidRPr="00D766A8">
        <w:rPr>
          <w:i/>
          <w:iCs/>
        </w:rPr>
        <w:t xml:space="preserve"> </w:t>
      </w:r>
      <w:proofErr w:type="spellStart"/>
      <w:r w:rsidR="003D16A7" w:rsidRPr="00D766A8">
        <w:rPr>
          <w:i/>
          <w:iCs/>
        </w:rPr>
        <w:t>alascanus</w:t>
      </w:r>
      <w:proofErr w:type="spellEnd"/>
      <w:r w:rsidR="003D16A7">
        <w:t xml:space="preserve">) </w:t>
      </w:r>
      <w:r>
        <w:t xml:space="preserve">had </w:t>
      </w:r>
      <w:r w:rsidR="00A349C7">
        <w:t>a northward</w:t>
      </w:r>
      <w:r>
        <w:t xml:space="preserve"> range s</w:t>
      </w:r>
      <w:r w:rsidR="00A349C7">
        <w:t>hift</w:t>
      </w:r>
      <w:r>
        <w:t xml:space="preserve">, yet the COG inferences differed to some degree between species. </w:t>
      </w:r>
      <w:r w:rsidR="0089470C">
        <w:t>T</w:t>
      </w:r>
      <w:r w:rsidR="00BD4BEF">
        <w:t xml:space="preserve">he predicted </w:t>
      </w:r>
      <w:r w:rsidR="0000736B">
        <w:t>abundance</w:t>
      </w:r>
      <w:r w:rsidR="0000736B" w:rsidDel="0000736B">
        <w:t xml:space="preserve"> </w:t>
      </w:r>
      <w:r w:rsidR="0089470C">
        <w:t xml:space="preserve">indicated that the majority of </w:t>
      </w:r>
      <w:proofErr w:type="spellStart"/>
      <w:r w:rsidR="00BD4BEF">
        <w:t>arrowtooth</w:t>
      </w:r>
      <w:proofErr w:type="spellEnd"/>
      <w:r w:rsidR="00BD4BEF">
        <w:t xml:space="preserve"> flounder </w:t>
      </w:r>
      <w:r w:rsidR="003D16A7">
        <w:t xml:space="preserve">(Fig. 5, first row) </w:t>
      </w:r>
      <w:r w:rsidR="0089470C">
        <w:t>was in the northern region</w:t>
      </w:r>
      <w:r w:rsidR="003D16A7">
        <w:t xml:space="preserve">, </w:t>
      </w:r>
      <w:r w:rsidR="00BD4BEF">
        <w:t xml:space="preserve">yet the spatial trend pattern indicates that their </w:t>
      </w:r>
      <w:r w:rsidR="0000736B">
        <w:t xml:space="preserve">abundance </w:t>
      </w:r>
      <w:r w:rsidR="00BD4BEF">
        <w:t>is increasing at the highest rate in the central region</w:t>
      </w:r>
      <w:r w:rsidR="0089470C">
        <w:t xml:space="preserve">. Combined, these regional results suggest a </w:t>
      </w:r>
      <w:r w:rsidR="00BD4BEF">
        <w:t>southward range expansion</w:t>
      </w:r>
      <w:r w:rsidR="00812679">
        <w:t xml:space="preserve"> toward the range edge</w:t>
      </w:r>
      <w:r w:rsidR="00BD4BEF">
        <w:t>.</w:t>
      </w:r>
      <w:r w:rsidR="00812679">
        <w:t xml:space="preserve"> The </w:t>
      </w:r>
      <w:r w:rsidR="00897D80">
        <w:t xml:space="preserve">time series of the </w:t>
      </w:r>
      <w:r w:rsidR="00812679">
        <w:t xml:space="preserve">coastwide </w:t>
      </w:r>
      <w:r w:rsidR="00204EAD">
        <w:t>COG</w:t>
      </w:r>
      <w:r w:rsidR="00812679">
        <w:t xml:space="preserve"> (</w:t>
      </w:r>
      <w:r w:rsidR="006B1E39">
        <w:t>black line</w:t>
      </w:r>
      <w:r w:rsidR="00812679">
        <w:t xml:space="preserve"> in last column</w:t>
      </w:r>
      <w:r w:rsidR="00897D80">
        <w:t xml:space="preserve"> of </w:t>
      </w:r>
      <w:r w:rsidR="005B5CB5">
        <w:t>Fig. 5</w:t>
      </w:r>
      <w:r w:rsidR="00812679">
        <w:t xml:space="preserve">) </w:t>
      </w:r>
      <w:r w:rsidR="0089470C">
        <w:t xml:space="preserve">is in agreement of a </w:t>
      </w:r>
      <w:r w:rsidR="00812679">
        <w:t xml:space="preserve">southward shift, yet the </w:t>
      </w:r>
      <w:r w:rsidR="008D10BD">
        <w:t>interpretation</w:t>
      </w:r>
      <w:r w:rsidR="00812679">
        <w:t xml:space="preserve"> is not as clear </w:t>
      </w:r>
      <w:r w:rsidR="00897D80">
        <w:t>because</w:t>
      </w:r>
      <w:r w:rsidR="00812679">
        <w:t xml:space="preserve"> the coastwide pattern is heavily weighted by the high densities in the </w:t>
      </w:r>
      <w:r w:rsidR="00897D80">
        <w:t xml:space="preserve">far northern portion of the study area. </w:t>
      </w:r>
      <w:r w:rsidR="0089470C">
        <w:t>W</w:t>
      </w:r>
      <w:r w:rsidR="00897D80">
        <w:t>hen the COG</w:t>
      </w:r>
      <w:r w:rsidR="0089470C">
        <w:t xml:space="preserve"> from each biogeographic region</w:t>
      </w:r>
      <w:r w:rsidR="00897D80">
        <w:t xml:space="preserve"> </w:t>
      </w:r>
      <w:r w:rsidR="0089470C">
        <w:t>is calculated</w:t>
      </w:r>
      <w:r w:rsidR="00897D80">
        <w:t xml:space="preserve"> (colored lines in last column of </w:t>
      </w:r>
      <w:r w:rsidR="005B5CB5">
        <w:t>Fig. 5</w:t>
      </w:r>
      <w:r w:rsidR="00897D80">
        <w:t xml:space="preserve">), </w:t>
      </w:r>
      <w:r w:rsidR="00A349C7" w:rsidRPr="00A349C7">
        <w:t>we can see that coastwide COG has been driven further south by decreases in</w:t>
      </w:r>
      <w:r w:rsidR="00897D80">
        <w:t xml:space="preserve"> the </w:t>
      </w:r>
      <w:r w:rsidR="00A349C7" w:rsidRPr="00A349C7">
        <w:t>COG in the central region in</w:t>
      </w:r>
      <w:r w:rsidR="00897D80">
        <w:t xml:space="preserve"> </w:t>
      </w:r>
      <w:r w:rsidR="00CA5103">
        <w:t xml:space="preserve">the </w:t>
      </w:r>
      <w:r w:rsidR="00A349C7" w:rsidRPr="00A349C7">
        <w:t>latter half</w:t>
      </w:r>
      <w:r w:rsidR="00225C4A">
        <w:t xml:space="preserve"> of the </w:t>
      </w:r>
      <w:r w:rsidR="00A349C7" w:rsidRPr="00A349C7">
        <w:t>time series</w:t>
      </w:r>
      <w:r w:rsidR="00225C4A">
        <w:t xml:space="preserve"> </w:t>
      </w:r>
      <w:commentRangeStart w:id="39"/>
      <w:r w:rsidR="00225C4A">
        <w:t xml:space="preserve">and </w:t>
      </w:r>
      <w:r w:rsidR="0089470C">
        <w:t>estimates from the north and south appear to converge,</w:t>
      </w:r>
      <w:r w:rsidR="00897D80">
        <w:t xml:space="preserve"> </w:t>
      </w:r>
      <w:commentRangeEnd w:id="39"/>
      <w:r w:rsidR="00E5101B">
        <w:rPr>
          <w:rStyle w:val="CommentReference"/>
        </w:rPr>
        <w:commentReference w:id="39"/>
      </w:r>
      <w:r w:rsidR="00897D80">
        <w:t>provid</w:t>
      </w:r>
      <w:r w:rsidR="0089470C">
        <w:t xml:space="preserve">ing </w:t>
      </w:r>
      <w:r w:rsidR="00897D80">
        <w:t xml:space="preserve">additional </w:t>
      </w:r>
      <w:r w:rsidR="00A349C7">
        <w:t xml:space="preserve">support </w:t>
      </w:r>
      <w:r w:rsidR="00CA5103">
        <w:t xml:space="preserve">for </w:t>
      </w:r>
      <w:r w:rsidR="00A349C7">
        <w:t>the possibility</w:t>
      </w:r>
      <w:r w:rsidR="00CA5103">
        <w:t xml:space="preserve"> </w:t>
      </w:r>
      <w:r w:rsidR="0089470C">
        <w:t>that the</w:t>
      </w:r>
      <w:r w:rsidR="00897D80">
        <w:t xml:space="preserve"> change is due to increased </w:t>
      </w:r>
      <w:r w:rsidR="0000736B">
        <w:t xml:space="preserve">abundance </w:t>
      </w:r>
      <w:r w:rsidR="00A349C7">
        <w:t xml:space="preserve">or southward shifts </w:t>
      </w:r>
      <w:r w:rsidR="00897D80">
        <w:t>in the central region.</w:t>
      </w:r>
      <w:r w:rsidR="004F2DA7">
        <w:t xml:space="preserve"> </w:t>
      </w:r>
    </w:p>
    <w:p w14:paraId="06262984" w14:textId="6AFB85E4" w:rsidR="00812679" w:rsidRDefault="004F2DA7" w:rsidP="00D766A8">
      <w:pPr>
        <w:spacing w:after="120" w:line="259" w:lineRule="auto"/>
        <w:ind w:firstLine="720"/>
      </w:pPr>
      <w:r>
        <w:t>For other species</w:t>
      </w:r>
      <w:r w:rsidR="0089470C">
        <w:t xml:space="preserve"> in our analysis</w:t>
      </w:r>
      <w:r>
        <w:t xml:space="preserve">, even the </w:t>
      </w:r>
      <w:r w:rsidR="006B1E39">
        <w:t>region</w:t>
      </w:r>
      <w:r>
        <w:t>-specific COG does not accurately capture the nuanced spatial changes</w:t>
      </w:r>
      <w:r w:rsidR="0089470C">
        <w:t xml:space="preserve"> described by the spatial trend field</w:t>
      </w:r>
      <w:r>
        <w:t xml:space="preserve">. For example, </w:t>
      </w:r>
      <w:proofErr w:type="spellStart"/>
      <w:r>
        <w:t>shortspine</w:t>
      </w:r>
      <w:proofErr w:type="spellEnd"/>
      <w:r>
        <w:t xml:space="preserve"> </w:t>
      </w:r>
      <w:proofErr w:type="spellStart"/>
      <w:r>
        <w:t>thornyhead</w:t>
      </w:r>
      <w:proofErr w:type="spellEnd"/>
      <w:r>
        <w:t xml:space="preserve"> is distributed coastwide, yet they </w:t>
      </w:r>
      <w:r w:rsidR="00386DC1">
        <w:t xml:space="preserve">their </w:t>
      </w:r>
      <w:r w:rsidR="0000736B">
        <w:t xml:space="preserve">abundance </w:t>
      </w:r>
      <w:r w:rsidR="00386DC1">
        <w:t xml:space="preserve">is </w:t>
      </w:r>
      <w:r>
        <w:t xml:space="preserve">increasing fastest in the north-central area </w:t>
      </w:r>
      <w:r w:rsidR="00A349C7">
        <w:t xml:space="preserve">and decreasing in the south </w:t>
      </w:r>
      <w:r w:rsidR="007A6870">
        <w:t xml:space="preserve">and within some isolated patches in the far northern end of the region </w:t>
      </w:r>
      <w:r>
        <w:t>(</w:t>
      </w:r>
      <w:r w:rsidR="005B5CB5">
        <w:t>Fig. 5</w:t>
      </w:r>
      <w:r>
        <w:t>, last row</w:t>
      </w:r>
      <w:r w:rsidR="000227CF">
        <w:t>, left column</w:t>
      </w:r>
      <w:r>
        <w:t>).</w:t>
      </w:r>
      <w:r w:rsidR="009D3831">
        <w:t xml:space="preserve"> In this case, the coastwide COG indicates a northward distribution shift, yet the </w:t>
      </w:r>
      <w:r w:rsidR="006B1E39">
        <w:t>region</w:t>
      </w:r>
      <w:r w:rsidR="009D3831">
        <w:t xml:space="preserve">-specific COG indicates </w:t>
      </w:r>
      <w:r w:rsidR="005F2BA0">
        <w:t>converging trends:</w:t>
      </w:r>
      <w:r w:rsidR="009D3831">
        <w:t xml:space="preserve"> slight</w:t>
      </w:r>
      <w:r w:rsidR="005F2BA0">
        <w:t>ly</w:t>
      </w:r>
      <w:r w:rsidR="009D3831">
        <w:t xml:space="preserve"> southward shifting of the northern </w:t>
      </w:r>
      <w:r w:rsidR="006B1E39">
        <w:t>region</w:t>
      </w:r>
      <w:r w:rsidR="005F2BA0">
        <w:t xml:space="preserve"> and slight northward shift </w:t>
      </w:r>
      <w:r w:rsidR="0046086A">
        <w:t>in</w:t>
      </w:r>
      <w:r w:rsidR="005F2BA0">
        <w:t xml:space="preserve"> the central </w:t>
      </w:r>
      <w:r w:rsidR="0046086A">
        <w:t>region</w:t>
      </w:r>
      <w:r w:rsidR="009D3831">
        <w:t>.</w:t>
      </w:r>
      <w:r w:rsidR="007A6870">
        <w:t xml:space="preserve"> Thus, the interpretation from the COGs at both scales are relatively consistent with the fine-scale interpretation of the spatial trend, </w:t>
      </w:r>
      <w:commentRangeStart w:id="40"/>
      <w:r w:rsidR="007A6870">
        <w:t xml:space="preserve">yet do not reflect the complete pattern of change, as it does not convey the decrease in </w:t>
      </w:r>
      <w:r w:rsidR="0000736B">
        <w:t xml:space="preserve">abundance </w:t>
      </w:r>
      <w:r w:rsidR="007A6870">
        <w:t>in the southern region.</w:t>
      </w:r>
      <w:commentRangeEnd w:id="40"/>
      <w:r w:rsidR="00941845">
        <w:rPr>
          <w:rStyle w:val="CommentReference"/>
        </w:rPr>
        <w:commentReference w:id="40"/>
      </w:r>
    </w:p>
    <w:p w14:paraId="0113580B" w14:textId="65DD807C" w:rsidR="00812679" w:rsidRDefault="008D10BD" w:rsidP="009F6418">
      <w:pPr>
        <w:spacing w:after="120" w:line="259" w:lineRule="auto"/>
      </w:pPr>
      <w:r>
        <w:lastRenderedPageBreak/>
        <w:tab/>
      </w:r>
      <w:commentRangeStart w:id="41"/>
      <w:r>
        <w:t xml:space="preserve">The spatial trend </w:t>
      </w:r>
      <w:r w:rsidR="006B1E39">
        <w:t xml:space="preserve">and </w:t>
      </w:r>
      <w:r w:rsidR="0000736B">
        <w:t xml:space="preserve">abundance </w:t>
      </w:r>
      <w:r>
        <w:t xml:space="preserve">maps indicated northward range shifts for bocaccio rockfish, where the former also had a localized shift </w:t>
      </w:r>
      <w:r w:rsidR="00DE015F">
        <w:t xml:space="preserve">in longitude from nearer to further from shore </w:t>
      </w:r>
      <w:r>
        <w:t>in the northern portion of the region</w:t>
      </w:r>
      <w:commentRangeEnd w:id="41"/>
      <w:r w:rsidR="008E1F4C">
        <w:rPr>
          <w:rStyle w:val="CommentReference"/>
        </w:rPr>
        <w:commentReference w:id="41"/>
      </w:r>
      <w:r>
        <w:t xml:space="preserve">. </w:t>
      </w:r>
      <w:commentRangeStart w:id="42"/>
      <w:r>
        <w:t xml:space="preserve">Both species </w:t>
      </w:r>
      <w:commentRangeEnd w:id="42"/>
      <w:r w:rsidR="00404F89">
        <w:rPr>
          <w:rStyle w:val="CommentReference"/>
        </w:rPr>
        <w:commentReference w:id="42"/>
      </w:r>
      <w:r>
        <w:t xml:space="preserve">were typically more abundant in the southern and central areas yet were experiencing the fastest increases in </w:t>
      </w:r>
      <w:r w:rsidR="0000736B">
        <w:t xml:space="preserve">abundance </w:t>
      </w:r>
      <w:r>
        <w:t xml:space="preserve">in the north. </w:t>
      </w:r>
      <w:r w:rsidR="009A107D">
        <w:t xml:space="preserve">These observations contrast with those from the COG, where the coastwide COG for bocaccio is highly variable with </w:t>
      </w:r>
      <w:r w:rsidR="00484F75">
        <w:t>either no trend or a very slight southward</w:t>
      </w:r>
      <w:r w:rsidR="009A107D">
        <w:t xml:space="preserve"> trend, yet the COG of the northern </w:t>
      </w:r>
      <w:r w:rsidR="006B1E39">
        <w:t>region</w:t>
      </w:r>
      <w:r w:rsidR="009A107D">
        <w:t xml:space="preserve"> indicates a southward shift</w:t>
      </w:r>
      <w:r w:rsidR="00484F75">
        <w:t xml:space="preserve"> among some years</w:t>
      </w:r>
      <w:r w:rsidR="009A107D">
        <w:t xml:space="preserve">.  </w:t>
      </w:r>
    </w:p>
    <w:p w14:paraId="5E253C1E" w14:textId="25B4FAD0" w:rsidR="00DE015F" w:rsidRDefault="00DE015F" w:rsidP="009F6418">
      <w:pPr>
        <w:spacing w:after="120" w:line="259" w:lineRule="auto"/>
      </w:pPr>
      <w:r>
        <w:tab/>
      </w:r>
      <w:commentRangeStart w:id="43"/>
      <w:r>
        <w:t xml:space="preserve">A </w:t>
      </w:r>
      <w:commentRangeEnd w:id="43"/>
      <w:r w:rsidR="00502B98">
        <w:rPr>
          <w:rStyle w:val="CommentReference"/>
        </w:rPr>
        <w:commentReference w:id="43"/>
      </w:r>
      <w:commentRangeStart w:id="44"/>
      <w:r>
        <w:t>bi-directional or divergent range shift was obse</w:t>
      </w:r>
      <w:commentRangeEnd w:id="44"/>
      <w:r w:rsidR="00502B98">
        <w:rPr>
          <w:rStyle w:val="CommentReference"/>
        </w:rPr>
        <w:commentReference w:id="44"/>
      </w:r>
      <w:r>
        <w:t xml:space="preserve">rved in the spatial trend of English sole, which is typically present in relatively similar densities coastwide. </w:t>
      </w:r>
      <w:r w:rsidR="00C51922">
        <w:t xml:space="preserve">However, the coastwide COG reveals </w:t>
      </w:r>
      <w:r w:rsidR="00484F75">
        <w:t>only a slight southward shift</w:t>
      </w:r>
      <w:r w:rsidR="00C51922">
        <w:t xml:space="preserve">, while the </w:t>
      </w:r>
      <w:r w:rsidR="006B1E39">
        <w:t>region</w:t>
      </w:r>
      <w:r w:rsidR="00556DFB">
        <w:t>-specific COGs show</w:t>
      </w:r>
      <w:r w:rsidR="00484F75">
        <w:t xml:space="preserve"> only a slight northward shift in the northern region</w:t>
      </w:r>
      <w:r w:rsidR="00C51922">
        <w:t>.</w:t>
      </w:r>
    </w:p>
    <w:p w14:paraId="5580257D" w14:textId="68654EEA" w:rsidR="00DE015F" w:rsidRDefault="00DE015F" w:rsidP="009F6418">
      <w:pPr>
        <w:spacing w:after="120" w:line="259" w:lineRule="auto"/>
      </w:pPr>
      <w:r>
        <w:tab/>
      </w:r>
      <w:commentRangeStart w:id="45"/>
      <w:r>
        <w:t>No</w:t>
      </w:r>
      <w:commentRangeEnd w:id="45"/>
      <w:r w:rsidR="006B2DF3">
        <w:rPr>
          <w:rStyle w:val="CommentReference"/>
        </w:rPr>
        <w:commentReference w:id="45"/>
      </w:r>
      <w:r>
        <w:t xml:space="preserve"> </w:t>
      </w:r>
      <w:commentRangeStart w:id="46"/>
      <w:r>
        <w:t xml:space="preserve">range shift </w:t>
      </w:r>
      <w:commentRangeEnd w:id="46"/>
      <w:r w:rsidR="00BC695A">
        <w:rPr>
          <w:rStyle w:val="CommentReference"/>
        </w:rPr>
        <w:commentReference w:id="46"/>
      </w:r>
      <w:r>
        <w:t xml:space="preserve">was apparent in maps of the spatial trend </w:t>
      </w:r>
      <w:r w:rsidR="00556DFB">
        <w:t xml:space="preserve">and </w:t>
      </w:r>
      <w:r w:rsidR="0000736B">
        <w:t xml:space="preserve">abundance </w:t>
      </w:r>
      <w:r>
        <w:t xml:space="preserve">for sablefish, yet the coastwide COG timeseries indicated that a northward shift had occurred in the most recent 5-6 years. The </w:t>
      </w:r>
      <w:r w:rsidR="00556DFB">
        <w:t>region</w:t>
      </w:r>
      <w:r>
        <w:t xml:space="preserve">-specific COG indicates that this was driven by </w:t>
      </w:r>
      <w:r w:rsidR="0000736B">
        <w:t xml:space="preserve">abundance </w:t>
      </w:r>
      <w:r w:rsidR="0040311A">
        <w:t xml:space="preserve">changes </w:t>
      </w:r>
      <w:r>
        <w:t xml:space="preserve">in the </w:t>
      </w:r>
      <w:r w:rsidR="0040311A">
        <w:t>north</w:t>
      </w:r>
      <w:r w:rsidR="00484F75">
        <w:t>ern and to some extent central regions</w:t>
      </w:r>
      <w:r w:rsidR="0040311A">
        <w:t>.</w:t>
      </w:r>
      <w:r w:rsidR="00C51922">
        <w:t xml:space="preserve"> Thus, depending on the evidence used, one could either conclude that there was a recent northward </w:t>
      </w:r>
      <w:commentRangeStart w:id="47"/>
      <w:r w:rsidR="00C51922">
        <w:t>range shift</w:t>
      </w:r>
      <w:commentRangeEnd w:id="47"/>
      <w:r w:rsidR="006B2DF3">
        <w:rPr>
          <w:rStyle w:val="CommentReference"/>
        </w:rPr>
        <w:commentReference w:id="47"/>
      </w:r>
      <w:r w:rsidR="00C51922">
        <w:t xml:space="preserve">, or simply an increase in productivity or aggregation near the core of the range within the north-central area. </w:t>
      </w:r>
      <w:commentRangeEnd w:id="37"/>
      <w:r w:rsidR="007A6870">
        <w:rPr>
          <w:rStyle w:val="CommentReference"/>
        </w:rPr>
        <w:commentReference w:id="37"/>
      </w:r>
    </w:p>
    <w:p w14:paraId="7D0BDD62" w14:textId="017910EF" w:rsidR="00B83E62" w:rsidRDefault="00B83E62" w:rsidP="009F6418">
      <w:pPr>
        <w:spacing w:after="120" w:line="259" w:lineRule="auto"/>
      </w:pPr>
    </w:p>
    <w:p w14:paraId="4B390697" w14:textId="77777777" w:rsidR="00B83E62" w:rsidRPr="00454BC9" w:rsidRDefault="00B83E62" w:rsidP="009F6418">
      <w:pPr>
        <w:spacing w:after="120" w:line="259" w:lineRule="auto"/>
        <w:rPr>
          <w:b/>
        </w:rPr>
      </w:pPr>
      <w:r>
        <w:rPr>
          <w:b/>
        </w:rPr>
        <w:t>Discussion</w:t>
      </w:r>
    </w:p>
    <w:p w14:paraId="7AC957B6" w14:textId="119162CB" w:rsidR="00DE7E57" w:rsidRDefault="006D0D73" w:rsidP="00D766A8">
      <w:pPr>
        <w:spacing w:after="120" w:line="259" w:lineRule="auto"/>
      </w:pPr>
      <w:r>
        <w:t xml:space="preserve">The </w:t>
      </w:r>
      <w:r w:rsidR="002D165A">
        <w:t xml:space="preserve">complex </w:t>
      </w:r>
      <w:r>
        <w:t xml:space="preserve">spatial distribution of biotic and abiotic drivers </w:t>
      </w:r>
      <w:r w:rsidR="00DE7E57">
        <w:t>of population productivity and habitat suitability</w:t>
      </w:r>
      <w:r w:rsidR="002D165A">
        <w:t xml:space="preserve"> in ecosystems</w:t>
      </w:r>
      <w:r w:rsidR="00DE7E57">
        <w:t xml:space="preserve"> suggest</w:t>
      </w:r>
      <w:r w:rsidR="002D165A">
        <w:t>s</w:t>
      </w:r>
      <w:r w:rsidR="00DE7E57">
        <w:t xml:space="preserve"> that fine-scale descriptors may provide a more accurate representation of changes in species distributions than global indicators calcu</w:t>
      </w:r>
      <w:r w:rsidR="00B0437D">
        <w:t xml:space="preserve">lated across an entire region. </w:t>
      </w:r>
      <w:r w:rsidR="00DE7E57">
        <w:t>Here, we introduced a new approach to modeling and summarizing spatially</w:t>
      </w:r>
      <w:r>
        <w:t xml:space="preserve"> </w:t>
      </w:r>
      <w:r w:rsidR="00DE7E57">
        <w:t>referenced time series data on species abundances to calculate area-specific</w:t>
      </w:r>
      <w:r w:rsidR="00B0437D">
        <w:t xml:space="preserve"> trends in population </w:t>
      </w:r>
      <w:r w:rsidR="0000736B">
        <w:t>abundance</w:t>
      </w:r>
      <w:r w:rsidR="00B0437D">
        <w:t xml:space="preserve">. </w:t>
      </w:r>
      <w:r w:rsidR="00DE7E57">
        <w:t xml:space="preserve">Our </w:t>
      </w:r>
      <w:r w:rsidR="002D165A">
        <w:t>approach</w:t>
      </w:r>
      <w:r w:rsidR="00DE7E57">
        <w:t xml:space="preserve"> </w:t>
      </w:r>
      <w:r w:rsidR="0089470C">
        <w:t xml:space="preserve">was able to </w:t>
      </w:r>
      <w:r w:rsidR="00DE7E57">
        <w:t xml:space="preserve">recover spatial trends </w:t>
      </w:r>
      <w:r w:rsidR="0089470C">
        <w:t xml:space="preserve">in simulated data and reveal </w:t>
      </w:r>
      <w:r w:rsidR="00DE7E57">
        <w:t xml:space="preserve">nuanced spatial trends in </w:t>
      </w:r>
      <w:r w:rsidR="0089470C">
        <w:t>the dynamics of 19 marine fishes off the west coast of the USA that</w:t>
      </w:r>
      <w:r w:rsidR="00DE7E57">
        <w:t xml:space="preserve"> often differed from </w:t>
      </w:r>
      <w:r w:rsidR="0089470C">
        <w:t xml:space="preserve">conventional </w:t>
      </w:r>
      <w:r w:rsidR="00DE7E57">
        <w:t xml:space="preserve">descriptors of </w:t>
      </w:r>
      <w:r w:rsidR="0089470C">
        <w:t xml:space="preserve">larger scale </w:t>
      </w:r>
      <w:r w:rsidR="00DE7E57">
        <w:t>distribution shifts</w:t>
      </w:r>
      <w:r w:rsidR="005B0BF6">
        <w:t xml:space="preserve"> </w:t>
      </w:r>
      <w:r w:rsidR="005B0BF6">
        <w:fldChar w:fldCharType="begin"/>
      </w:r>
      <w:r w:rsidR="00CB31A2">
        <w:instrText xml:space="preserve"> ADDIN ZOTERO_ITEM CSL_CITATION {"citationID":"fIwMFjYi","properties":{"formattedCitation":"(Woillez et al. 2009, Pinsky et al. 2013, Thorson et al. 2016)","plainCitation":"(Woillez et al. 2009, Pinsky et al. 2013, Thorson et al. 2016)","noteIndex":0},"citationItems":[{"id":15840,"uris":["http://zotero.org/users/local/BQs8dIsK/items/V737MT43"],"uri":["http://zotero.org/users/local/BQs8dIsK/items/V737MT43"],"itemData":{"id":15840,"type":"article-journal","title":"Notes on survey-based spatial indicators for monitoring fish populations","container-title":"Aquatic Living Resources","page":"155-164","volume":"22","issue":"2","source":"Cambridge Core","abstract":"This paper presents the spatial indicators used in the\nEuropean project FISBOAT. These are statistics intended to capture spatial\npatterns of fish populations, using fish density data collected during\nscientific surveys. To handle diffuse population limits, indicators are\ndesigned not to depend on arbitrary delineation of the domain. They\ncharacterize the location (centre of gravity and spatial patches),\noccupation of space (inertia, isotropy, positive area, spreading area and\nequivalent area) and microstructure. Collocation between different\npopulations is summarized by a global index of collocation. These spatial\nindicators have the potential to be used in a monitoring system to detect\nchanges in spatial distribution. They could be helpful for relating the\nspatial distribution properties of fish stocks to their dynamics, their\nhabitats, or to climate change.","DOI":"10.1051/alr/2009017","ISSN":"0990-7440, 1765-2952","language":"en","author":[{"family":"Woillez","given":"Mathieu"},{"family":"Rivoirard","given":"Jacques"},{"family":"Petitgas","given":"Pierre"}],"issued":{"date-parts":[["2009",4]]}}},{"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5B0BF6">
        <w:fldChar w:fldCharType="separate"/>
      </w:r>
      <w:r w:rsidR="005B0BF6" w:rsidRPr="005B0BF6">
        <w:t>(Woillez et al. 2009, Pinsky et al. 2013, Thorson et al. 2016)</w:t>
      </w:r>
      <w:r w:rsidR="005B0BF6">
        <w:fldChar w:fldCharType="end"/>
      </w:r>
      <w:r w:rsidR="00DE7E57">
        <w:t>.</w:t>
      </w:r>
      <w:r w:rsidR="00B0437D">
        <w:t xml:space="preserve"> Furthermore, the </w:t>
      </w:r>
      <w:r w:rsidR="009C011E">
        <w:t xml:space="preserve">ability of our models to detect geographic </w:t>
      </w:r>
      <w:r w:rsidR="00B0437D">
        <w:t xml:space="preserve">boundaries between regions with different </w:t>
      </w:r>
      <w:r w:rsidR="009C011E">
        <w:t>trends was affirmed as these boundaries were largely congruent with known biogeographic breaks.</w:t>
      </w:r>
    </w:p>
    <w:p w14:paraId="1936CBAB" w14:textId="03450B62" w:rsidR="00DE7E57" w:rsidRDefault="00A77853" w:rsidP="0089470C">
      <w:pPr>
        <w:spacing w:after="120" w:line="259" w:lineRule="auto"/>
        <w:ind w:firstLine="720"/>
      </w:pPr>
      <w:commentRangeStart w:id="48"/>
      <w:r>
        <w:t>Simulations indicate</w:t>
      </w:r>
      <w:r w:rsidR="00F17B01">
        <w:t>d</w:t>
      </w:r>
      <w:r w:rsidR="005B0BF6">
        <w:t xml:space="preserve"> that </w:t>
      </w:r>
      <w:r w:rsidR="00CB31A2">
        <w:t>models including a spatial trend fiel</w:t>
      </w:r>
      <w:commentRangeEnd w:id="48"/>
      <w:r w:rsidR="00B279C9">
        <w:rPr>
          <w:rStyle w:val="CommentReference"/>
        </w:rPr>
        <w:commentReference w:id="48"/>
      </w:r>
      <w:r w:rsidR="00CB31A2">
        <w:t>d were more parsimonious than those without a spatial trend. This result is consistent with a recent study incorporat</w:t>
      </w:r>
      <w:r w:rsidR="0089470C">
        <w:t>ing</w:t>
      </w:r>
      <w:r w:rsidR="00CB31A2">
        <w:t xml:space="preserve"> a spatially varying influence of an oceanographic index on </w:t>
      </w:r>
      <w:proofErr w:type="spellStart"/>
      <w:r w:rsidR="00CB31A2">
        <w:t>groundfish</w:t>
      </w:r>
      <w:proofErr w:type="spellEnd"/>
      <w:r w:rsidR="00CB31A2">
        <w:t xml:space="preserve"> distributions in the eastern </w:t>
      </w:r>
      <w:commentRangeStart w:id="49"/>
      <w:commentRangeStart w:id="50"/>
      <w:commentRangeStart w:id="51"/>
      <w:r w:rsidR="00CB31A2">
        <w:t xml:space="preserve">Bering Sea </w:t>
      </w:r>
      <w:r w:rsidR="00CB31A2">
        <w:fldChar w:fldCharType="begin"/>
      </w:r>
      <w:r w:rsidR="00CB31A2">
        <w:instrText xml:space="preserve"> ADDIN ZOTERO_ITEM CSL_CITATION {"citationID":"OQlmhOD3","properties":{"formattedCitation":"(Thorson 2019a)","plainCitation":"(Thorson 2019a)","noteIndex":0},"citationItems":[{"id":15850,"uris":["http://zotero.org/users/local/BQs8dIsK/items/QW8CCS7K"],"uri":["http://zotero.org/users/local/BQs8dIsK/items/QW8CCS7K"],"itemData":{"id":15850,"type":"article-journal","title":"Measuring the impact of oceanographic indices on species distribution shifts: The spatially varying effect of cold-pool extent in the eastern Bering Sea","container-title":"Limnology and Oceanography","page":"2632-2645","volume":"64","issue":"6","source":"Wiley Online Library","abstract":"Oceanographers have spent decades developing annual indices that summarize physical conditions in marine ecosystems. Examples include the Pacific Decadal Oscillation, summarizing annual variation in the location of warm waters in the North Pacific, and cold-pool extent (CPE), summarizing the area with cold near-bottom waters in the eastern Bering Sea. However, these indices are rarely included in the species distribution models that are used to identify and forecast distribution shifts under future climate scenarios. I therefore review three interpretations of spatially varying coefficient models, explain how they can be used to estimate spatial patterns of population density associated with oceanographic indices, and add this option to the multivariate spatiotemporal model VAST. I then use a case study involving bottom trawl data for 17 fish and decapod species in the eastern Bering Sea 1982–2017 to answer: does a spatially varying coefficient model for CPE explain variation in spatial distribution for species in this region? And (2) does a spatially varying effect of CPE remain substantial even when local temperature is also included as a covariate? Results show that CPE and local bottom temperature are both identified as parsimonious by Akaike Information Criterion for 13 of 17 species, jointly explain nearly 9%–14% of spatiotemporal variation on average, and CPE does explain variation in excess of local temperature alone. I therefore conclude that spatially varying coefficient models are a useful way to assimilate oceanographic indices within species distribution models, and hypothesize that these will be useful to account for decadal-scale variability within multidecadal forecasts of distribution shift.","DOI":"10.1002/lno.11238","ISSN":"1939-5590","title-short":"Measuring the impact of oceanographic indices on species distribution shifts","language":"en","author":[{"family":"Thorson","given":"James T."}],"issued":{"date-parts":[["2019"]]}}}],"schema":"https://github.com/citation-style-language/schema/raw/master/csl-citation.json"} </w:instrText>
      </w:r>
      <w:r w:rsidR="00CB31A2">
        <w:fldChar w:fldCharType="separate"/>
      </w:r>
      <w:r w:rsidR="00CB31A2" w:rsidRPr="00CB31A2">
        <w:t>(Thorson 2019a)</w:t>
      </w:r>
      <w:r w:rsidR="00CB31A2">
        <w:fldChar w:fldCharType="end"/>
      </w:r>
      <w:commentRangeEnd w:id="49"/>
      <w:r w:rsidR="00ED23F3">
        <w:rPr>
          <w:rStyle w:val="CommentReference"/>
        </w:rPr>
        <w:commentReference w:id="49"/>
      </w:r>
      <w:commentRangeEnd w:id="50"/>
      <w:r w:rsidR="00F86BF5">
        <w:rPr>
          <w:rStyle w:val="CommentReference"/>
        </w:rPr>
        <w:commentReference w:id="50"/>
      </w:r>
      <w:commentRangeEnd w:id="51"/>
      <w:r w:rsidR="001D72BF">
        <w:rPr>
          <w:rStyle w:val="CommentReference"/>
        </w:rPr>
        <w:commentReference w:id="51"/>
      </w:r>
      <w:r w:rsidR="00CB31A2">
        <w:t>.</w:t>
      </w:r>
      <w:r w:rsidR="003C71A3">
        <w:t xml:space="preserve"> </w:t>
      </w:r>
      <w:commentRangeStart w:id="52"/>
      <w:r w:rsidR="003C71A3">
        <w:t xml:space="preserve">Furthermore, the estimated spatial trends were </w:t>
      </w:r>
      <w:r w:rsidR="00A14E91">
        <w:t>less biased than those estimated post-hoc from predictions of a model without the spatial trend field</w:t>
      </w:r>
      <w:commentRangeEnd w:id="52"/>
      <w:r w:rsidR="00F50E59">
        <w:rPr>
          <w:rStyle w:val="CommentReference"/>
        </w:rPr>
        <w:commentReference w:id="52"/>
      </w:r>
      <w:r w:rsidR="00A14E91">
        <w:t xml:space="preserve">. </w:t>
      </w:r>
      <w:r w:rsidR="00CB31A2">
        <w:t xml:space="preserve">The spatial trend model is </w:t>
      </w:r>
      <w:commentRangeStart w:id="53"/>
      <w:r w:rsidR="00DE7E57">
        <w:t xml:space="preserve">robust to </w:t>
      </w:r>
      <w:r>
        <w:t xml:space="preserve">model </w:t>
      </w:r>
      <w:r w:rsidR="00DE7E57">
        <w:t xml:space="preserve">misspecification, </w:t>
      </w:r>
      <w:commentRangeEnd w:id="53"/>
      <w:r w:rsidR="00C30DD6">
        <w:rPr>
          <w:rStyle w:val="CommentReference"/>
        </w:rPr>
        <w:commentReference w:id="53"/>
      </w:r>
      <w:r w:rsidR="00DE7E57">
        <w:t xml:space="preserve">but </w:t>
      </w:r>
      <w:r w:rsidR="0089470C">
        <w:t xml:space="preserve">as expected </w:t>
      </w:r>
      <w:r>
        <w:t xml:space="preserve">somewhat sensitive to observation error and spatiotemporal variation. Such sources of variation can obscure the spatial trend, yet this is to be expected in the same way that any trend is less detectable given </w:t>
      </w:r>
      <w:r w:rsidR="00C30DD6">
        <w:t>noisier data</w:t>
      </w:r>
      <w:r>
        <w:t xml:space="preserve"> (</w:t>
      </w:r>
      <w:r w:rsidR="00D66CB2" w:rsidRPr="00D766A8">
        <w:rPr>
          <w:highlight w:val="yellow"/>
        </w:rPr>
        <w:t xml:space="preserve">one </w:t>
      </w:r>
      <w:r w:rsidRPr="00D766A8">
        <w:rPr>
          <w:highlight w:val="yellow"/>
        </w:rPr>
        <w:t>general citation/one more specific to spatiotemporal models</w:t>
      </w:r>
      <w:r>
        <w:t xml:space="preserve">). </w:t>
      </w:r>
      <w:r w:rsidR="0004774A">
        <w:t>Therefore, ou</w:t>
      </w:r>
      <w:r w:rsidR="00D66CB2">
        <w:t xml:space="preserve">r method </w:t>
      </w:r>
      <w:r w:rsidR="0004774A">
        <w:t>is likely most</w:t>
      </w:r>
      <w:r w:rsidR="00D66CB2">
        <w:t xml:space="preserve"> skillful at detecting spatial structure in population or community dynamics from observations with precise measurement within systems with low temporal variation in spatial </w:t>
      </w:r>
      <w:r w:rsidR="00D66CB2">
        <w:lastRenderedPageBreak/>
        <w:t>structure</w:t>
      </w:r>
      <w:r w:rsidR="00FF5B4D">
        <w:t xml:space="preserve"> (e.g., those consisting of species with slower life histories and lower variation in dispersal paths)</w:t>
      </w:r>
      <w:r w:rsidR="00D66CB2">
        <w:t xml:space="preserve">. </w:t>
      </w:r>
      <w:r w:rsidR="0089470C">
        <w:t>Further ways to constrain the variance parameters, such as developing informative Bayesian priors from sim</w:t>
      </w:r>
      <w:commentRangeStart w:id="54"/>
      <w:r w:rsidR="0089470C">
        <w:t>ilar surveys</w:t>
      </w:r>
      <w:r w:rsidR="006454FE">
        <w:t xml:space="preserve"> </w:t>
      </w:r>
      <w:r w:rsidR="0004774A">
        <w:t>migh</w:t>
      </w:r>
      <w:r w:rsidR="009200D7">
        <w:t>t extend the detectability of special trend structure over the models used here.</w:t>
      </w:r>
      <w:commentRangeEnd w:id="54"/>
      <w:r w:rsidR="009200D7">
        <w:rPr>
          <w:rStyle w:val="CommentReference"/>
        </w:rPr>
        <w:commentReference w:id="54"/>
      </w:r>
    </w:p>
    <w:p w14:paraId="66301DFC" w14:textId="5B5862A6" w:rsidR="00DE7E57" w:rsidRDefault="00DE7E57" w:rsidP="009F6418">
      <w:pPr>
        <w:spacing w:after="120" w:line="259" w:lineRule="auto"/>
        <w:ind w:firstLine="720"/>
      </w:pPr>
      <w:r>
        <w:t xml:space="preserve">We show how the inference about shifts in species </w:t>
      </w:r>
      <w:commentRangeStart w:id="55"/>
      <w:r w:rsidR="0000736B">
        <w:t xml:space="preserve">abundance </w:t>
      </w:r>
      <w:r>
        <w:t>dep</w:t>
      </w:r>
      <w:commentRangeEnd w:id="55"/>
      <w:r w:rsidR="00F85B0D">
        <w:rPr>
          <w:rStyle w:val="CommentReference"/>
        </w:rPr>
        <w:commentReference w:id="55"/>
      </w:r>
      <w:r>
        <w:t>end on the spatial scale</w:t>
      </w:r>
      <w:r w:rsidR="00F17B01">
        <w:t xml:space="preserve"> at which they are summarized. </w:t>
      </w:r>
      <w:r>
        <w:t xml:space="preserve">When we applied the </w:t>
      </w:r>
      <w:commentRangeStart w:id="56"/>
      <w:r w:rsidR="0089470C">
        <w:t xml:space="preserve">spatial trend </w:t>
      </w:r>
      <w:commentRangeEnd w:id="56"/>
      <w:r w:rsidR="000B60E5">
        <w:rPr>
          <w:rStyle w:val="CommentReference"/>
        </w:rPr>
        <w:commentReference w:id="56"/>
      </w:r>
      <w:r>
        <w:t xml:space="preserve">model to </w:t>
      </w:r>
      <w:r w:rsidR="0089470C">
        <w:t>marine fishes</w:t>
      </w:r>
      <w:r>
        <w:t>, the resulting maps of the spatially</w:t>
      </w:r>
      <w:r w:rsidR="00F85B0D">
        <w:t xml:space="preserve"> </w:t>
      </w:r>
      <w:r>
        <w:t xml:space="preserve">explicit trend and </w:t>
      </w:r>
      <w:r w:rsidR="0000736B">
        <w:t xml:space="preserve">abundance </w:t>
      </w:r>
      <w:r>
        <w:t xml:space="preserve">from the </w:t>
      </w:r>
      <w:r w:rsidR="0089470C">
        <w:t>model</w:t>
      </w:r>
      <w:r>
        <w:t xml:space="preserve"> revealed nuanced patterns of heterogeneity and directional change in </w:t>
      </w:r>
      <w:proofErr w:type="spellStart"/>
      <w:r>
        <w:t>groundfish</w:t>
      </w:r>
      <w:proofErr w:type="spellEnd"/>
      <w:r>
        <w:t xml:space="preserve"> </w:t>
      </w:r>
      <w:r w:rsidR="0000736B">
        <w:t>abundance</w:t>
      </w:r>
      <w:commentRangeStart w:id="57"/>
      <w:r w:rsidR="00F85B0D">
        <w:t xml:space="preserve"> </w:t>
      </w:r>
      <w:commentRangeEnd w:id="57"/>
      <w:r w:rsidR="00F85B0D">
        <w:rPr>
          <w:rStyle w:val="CommentReference"/>
        </w:rPr>
        <w:commentReference w:id="57"/>
      </w:r>
      <w:r>
        <w:t>(COG</w:t>
      </w:r>
      <w:r w:rsidR="00C33B31">
        <w:t>;</w:t>
      </w:r>
      <w:r w:rsidR="00A77853">
        <w:t xml:space="preserve"> this study,</w:t>
      </w:r>
      <w:r w:rsidR="00C33B31">
        <w:t xml:space="preserve"> </w:t>
      </w:r>
      <w:r w:rsidR="00A77853">
        <w:fldChar w:fldCharType="begin"/>
      </w:r>
      <w:r w:rsidR="00CB31A2">
        <w:instrText xml:space="preserve"> ADDIN ZOTERO_ITEM CSL_CITATION {"citationID":"jcLX15Ex","properties":{"formattedCitation":"(Thorson et al. 2016)","plainCitation":"(Thorson et al. 2016)","noteIndex":0},"citationItems":[{"id":"NaQbSs6x/R3GphZSZ","uris":["http://zotero.org/users/2529419/items/K2DVEVVA"],"uri":["http://zotero.org/users/2529419/items/K2DVEVVA"],"itemData":{"id":"SciteAxG/5xQJsGTT","type":"article-journal","title":"Model-based inference for estimating shifts in species distribution, area occupied and centre of gravity","container-title":"Methods in Ecology and Evolution","page":"990-1002","volume":"7","issue":"8","source":"Wiley Online Library","abstract":"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language":"en","author":[{"family":"Thorson","given":"James T."},{"family":"Pinsky","given":"Malin L."},{"family":"Ward","given":"Eric J."}],"issued":{"date-parts":[["2016"]]}}}],"schema":"https://github.com/citation-style-language/schema/raw/master/csl-citation.json"} </w:instrText>
      </w:r>
      <w:r w:rsidR="00A77853">
        <w:fldChar w:fldCharType="separate"/>
      </w:r>
      <w:r w:rsidR="00A77853" w:rsidRPr="00A77853">
        <w:t>(Thorson et al. 2016)</w:t>
      </w:r>
      <w:r w:rsidR="00A77853">
        <w:fldChar w:fldCharType="end"/>
      </w:r>
      <w:r>
        <w:t xml:space="preserve">). Taking the </w:t>
      </w:r>
      <w:r w:rsidR="0000736B">
        <w:t>predicted abundance</w:t>
      </w:r>
      <w:r w:rsidR="0000736B" w:rsidDel="0000736B">
        <w:t xml:space="preserve"> </w:t>
      </w:r>
      <w:r>
        <w:t xml:space="preserve">to represent the underlying spatial heterogeneity, the </w:t>
      </w:r>
      <w:r w:rsidR="000B60E5">
        <w:t>spatial-</w:t>
      </w:r>
      <w:r>
        <w:t xml:space="preserve">trend random field conveyed fine-scale information about potential range dynamics that </w:t>
      </w:r>
      <w:commentRangeStart w:id="58"/>
      <w:r w:rsidR="00D52ED7">
        <w:t xml:space="preserve">were masked </w:t>
      </w:r>
      <w:commentRangeEnd w:id="58"/>
      <w:r w:rsidR="00D52ED7">
        <w:rPr>
          <w:rStyle w:val="CommentReference"/>
        </w:rPr>
        <w:commentReference w:id="58"/>
      </w:r>
      <w:r w:rsidR="00D52ED7">
        <w:t>when</w:t>
      </w:r>
      <w:r>
        <w:t xml:space="preserve"> evaluating </w:t>
      </w:r>
      <w:r w:rsidR="0000736B">
        <w:t xml:space="preserve">coastwide COG </w:t>
      </w:r>
      <w:r>
        <w:t>time series</w:t>
      </w:r>
      <w:r w:rsidR="00467575">
        <w:t>. The disparity o</w:t>
      </w:r>
      <w:r>
        <w:t xml:space="preserve">f inference was greatest in cases where </w:t>
      </w:r>
      <w:r w:rsidR="0000736B">
        <w:t xml:space="preserve">abundance </w:t>
      </w:r>
      <w:r>
        <w:t xml:space="preserve">was increasing fastest at opposing ends of a range, </w:t>
      </w:r>
      <w:r w:rsidR="0000736B">
        <w:t xml:space="preserve">abundance </w:t>
      </w:r>
      <w:r w:rsidR="009059C4">
        <w:t>was spatially diverging</w:t>
      </w:r>
      <w:r>
        <w:t xml:space="preserve">, or where </w:t>
      </w:r>
      <w:r w:rsidR="0000736B">
        <w:t xml:space="preserve">abundance </w:t>
      </w:r>
      <w:r>
        <w:t>among patches were converging toward t</w:t>
      </w:r>
      <w:r w:rsidR="00F17B01">
        <w:t xml:space="preserve">he center of the distribution. </w:t>
      </w:r>
      <w:r>
        <w:t xml:space="preserve">Furthermore, </w:t>
      </w:r>
      <w:r w:rsidR="00CA5205">
        <w:t>when examining only the</w:t>
      </w:r>
      <w:r>
        <w:t xml:space="preserve"> coastwide COG, one is unable to differentiate between shifts due to an increase in density in one d</w:t>
      </w:r>
      <w:commentRangeStart w:id="59"/>
      <w:r>
        <w:t xml:space="preserve">imension </w:t>
      </w:r>
      <w:commentRangeEnd w:id="59"/>
      <w:r w:rsidR="00CA5205">
        <w:rPr>
          <w:rStyle w:val="CommentReference"/>
        </w:rPr>
        <w:commentReference w:id="59"/>
      </w:r>
      <w:r>
        <w:t xml:space="preserve">or a decrease in </w:t>
      </w:r>
      <w:r w:rsidR="00D000A1">
        <w:t xml:space="preserve">abundance </w:t>
      </w:r>
      <w:r w:rsidR="00A77853">
        <w:t>in the opposite dimension.</w:t>
      </w:r>
      <w:r>
        <w:t xml:space="preserve"> </w:t>
      </w:r>
      <w:commentRangeStart w:id="60"/>
      <w:r>
        <w:t xml:space="preserve">However, partitioning by latitude and trend identified clusters of locations, within which the COG of predicted </w:t>
      </w:r>
      <w:r w:rsidR="00D000A1">
        <w:t xml:space="preserve">abundance </w:t>
      </w:r>
      <w:r>
        <w:t>still has promise as a useful summary statistic of distribution shifts.</w:t>
      </w:r>
      <w:commentRangeEnd w:id="60"/>
      <w:r w:rsidR="00BF069D">
        <w:rPr>
          <w:rStyle w:val="CommentReference"/>
        </w:rPr>
        <w:commentReference w:id="60"/>
      </w:r>
    </w:p>
    <w:p w14:paraId="6643FB62" w14:textId="68CD550A" w:rsidR="00DE7E57" w:rsidRDefault="00DE7E57" w:rsidP="00B0437D">
      <w:pPr>
        <w:spacing w:after="120" w:line="259" w:lineRule="auto"/>
        <w:ind w:firstLine="720"/>
      </w:pPr>
      <w:r>
        <w:t xml:space="preserve">For complex ecosystems such as the US </w:t>
      </w:r>
      <w:commentRangeStart w:id="61"/>
      <w:r w:rsidR="00860B19">
        <w:t>W</w:t>
      </w:r>
      <w:r>
        <w:t xml:space="preserve">est </w:t>
      </w:r>
      <w:r w:rsidR="00860B19">
        <w:t>C</w:t>
      </w:r>
      <w:r>
        <w:t>oast</w:t>
      </w:r>
      <w:r w:rsidR="00BF069D">
        <w:t>,</w:t>
      </w:r>
      <w:r w:rsidR="00467575">
        <w:t xml:space="preserve"> </w:t>
      </w:r>
      <w:commentRangeEnd w:id="61"/>
      <w:r w:rsidR="00860B19">
        <w:rPr>
          <w:rStyle w:val="CommentReference"/>
        </w:rPr>
        <w:commentReference w:id="61"/>
      </w:r>
      <w:r w:rsidR="00467575">
        <w:t>and other coastal upwelling systems</w:t>
      </w:r>
      <w:r>
        <w:t xml:space="preserve"> where physical variables like temperature do not follow a simple monotonic gradient over broad geographic scales, it may be too simplistic to expect clear coastwide trends i</w:t>
      </w:r>
      <w:r w:rsidR="00F17B01">
        <w:t xml:space="preserve">n COG across multiple species as a result of climate change. </w:t>
      </w:r>
      <w:r>
        <w:t xml:space="preserve">These </w:t>
      </w:r>
      <w:r w:rsidR="00806A01">
        <w:t>coastwide</w:t>
      </w:r>
      <w:r>
        <w:t xml:space="preserve"> patterns are observed in systems w</w:t>
      </w:r>
      <w:r w:rsidR="00F17B01">
        <w:t>ith broader continental shelves</w:t>
      </w:r>
      <w:r>
        <w:t xml:space="preserve"> </w:t>
      </w:r>
      <w:r w:rsidR="00233D25">
        <w:t xml:space="preserve">such as </w:t>
      </w:r>
      <w:r>
        <w:t xml:space="preserve">the northeast </w:t>
      </w:r>
      <w:commentRangeStart w:id="62"/>
      <w:r>
        <w:t>US</w:t>
      </w:r>
      <w:commentRangeEnd w:id="62"/>
      <w:r w:rsidR="00233D25">
        <w:rPr>
          <w:rStyle w:val="CommentReference"/>
        </w:rPr>
        <w:commentReference w:id="62"/>
      </w:r>
      <w:r>
        <w:t xml:space="preserve"> </w:t>
      </w:r>
      <w:r w:rsidR="005B0BF6">
        <w:fldChar w:fldCharType="begin"/>
      </w:r>
      <w:r w:rsidR="005B0BF6">
        <w:instrText xml:space="preserve"> ADDIN ZOTERO_ITEM CSL_CITATION {"citationID":"k9NOMlp6","properties":{"formattedCitation":"(Pinsky et al. 2013, Kleisner et al. 2016)","plainCitation":"(Pinsky et al. 2013, Kleisner et al. 2016)","noteIndex":0},"citationItems":[{"id":1801,"uris":["http://zotero.org/users/local/BQs8dIsK/items/SCUBY8WC"],"uri":["http://zotero.org/users/local/BQs8dIsK/items/SCUBY8WC"],"itemData":{"id":1801,"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id":439,"uris":["http://zotero.org/users/local/BQs8dIsK/items/CCL4KAKY"],"uri":["http://zotero.org/users/local/BQs8dIsK/items/CCL4KAKY"],"itemData":{"id":439,"type":"article-journal","title":"The Effects of Sub-Regional Climate Velocity on the Distribution and Spatial Extent of Marine Species Assemblages","container-title":"PLOS ONE","page":"e0149220","volume":"11","issue":"2","source":"PLoS Journals","abstract":"Many studies illustrate variable patterns in individual species distribution shifts in response to changing temperature. However, an assemblage, a group of species that shares a common environmental niche, will likely exhibit similar responses to climate changes, and these community-level responses may have significant implications for ecosystem function. Therefore, we examine the relationship between observed shifts of species in assemblages and regional climate velocity (i.e., the rate and direction of change of temperature isotherms). The assemblages are defined in two sub-regions of the U.S. Northeast Shelf that have heterogeneous oceanography and bathymetry using four decades of bottom trawl survey data and we explore temporal changes in distribution, spatial range extent, thermal habitat area, and biomass, within assemblages. These sub-regional analyses allow the dissection of the relative roles of regional climate velocity and local physiography in shaping observed distribution shifts. We find that assemblages of species associated with shallower, warmer waters tend to shift west-southwest and to shallower waters over time, possibly towards cooler temperatures in the semi-enclosed Gulf of Maine, while species assemblages associated with relatively cooler and deeper waters shift deeper, but with little latitudinal change. Conversely, species assemblages associated with warmer and shallower water on the broad, shallow continental shelf from the Mid-Atlantic Bight to Georges Bank shift strongly northeast along latitudinal gradients with little change in depth. Shifts in depth among the southern species associated with deeper and cooler waters are more variable, although predominantly shifts are toward deeper waters. In addition, spatial expansion and contraction of species assemblages in each region corresponds to the area of suitable thermal habitat, but is inversely related to assemblage biomass. This suggests that assemblage distribution shifts in conjunction with expansion or contraction of thermal habitat acts to compress or stretch marine species assemblages, which may respectively amplify or dilute species interactions to an extent that is rarely considered. Overall, regional differences in climate change effects on the movement and extent of species assemblages hold important implications for management, mitigation, and adaptation on the U.S. Northeast Shelf.","DOI":"10.1371/journal.pone.0149220","ISSN":"1932-6203","journalAbbreviation":"PLOS ONE","author":[{"family":"Kleisner","given":"Kristin M."},{"family":"Fogarty","given":"Michael J."},{"family":"McGee","given":"Sally"},{"family":"Barnett","given":"Analie"},{"family":"Fratantoni","given":"Paula"},{"family":"Greene","given":"Jennifer"},{"family":"Hare","given":"Jonathan A."},{"family":"Lucey","given":"Sean M."},{"family":"McGuire","given":"Christopher"},{"family":"Odell","given":"Jay"},{"family":"Saba","given":"Vincent S."},{"family":"Smith","given":"Laurel"},{"family":"Weaver","given":"Katherine J."},{"family":"Pinsky","given":"Malin L."}],"issued":{"date-parts":[["2016",2,22]]}}}],"schema":"https://github.com/citation-style-language/schema/raw/master/csl-citation.json"} </w:instrText>
      </w:r>
      <w:r w:rsidR="005B0BF6">
        <w:fldChar w:fldCharType="separate"/>
      </w:r>
      <w:r w:rsidR="005B0BF6" w:rsidRPr="005B0BF6">
        <w:t>(Pinsky et al. 2013, Kleisner et al. 2016)</w:t>
      </w:r>
      <w:r w:rsidR="005B0BF6">
        <w:fldChar w:fldCharType="end"/>
      </w:r>
      <w:r w:rsidR="00806A01">
        <w:t xml:space="preserve">. </w:t>
      </w:r>
      <w:commentRangeStart w:id="63"/>
      <w:r w:rsidR="00806A01">
        <w:t xml:space="preserve">However, </w:t>
      </w:r>
      <w:r w:rsidR="00F17B01">
        <w:t>along coastlines with narrower continental margins</w:t>
      </w:r>
      <w:r w:rsidR="00ED6CE3">
        <w:t>, such as the US West Coast</w:t>
      </w:r>
      <w:r w:rsidR="00F17B01">
        <w:t xml:space="preserve">, </w:t>
      </w:r>
      <w:r>
        <w:t>fish may be able to find equivalent temperatures by moving much shorter distances perpendicular to the shelf break.</w:t>
      </w:r>
      <w:r w:rsidR="00F17B01">
        <w:t xml:space="preserve"> </w:t>
      </w:r>
      <w:r w:rsidR="00F34C9C">
        <w:t xml:space="preserve">Furthermore, population and community biomass </w:t>
      </w:r>
      <w:r w:rsidR="0068598A">
        <w:t>are</w:t>
      </w:r>
      <w:r w:rsidR="00F34C9C">
        <w:t xml:space="preserve"> inherently patchy, meaning that detecting </w:t>
      </w:r>
      <w:r w:rsidR="006966F3">
        <w:t xml:space="preserve">a </w:t>
      </w:r>
      <w:r w:rsidR="00F34C9C">
        <w:t xml:space="preserve">redistribution over time may require careful examination of the microstructure of biomass distribution rather than a region-wide shift in mean biomass distribution. </w:t>
      </w:r>
      <w:commentRangeEnd w:id="63"/>
      <w:r w:rsidR="0021628B">
        <w:rPr>
          <w:rStyle w:val="CommentReference"/>
        </w:rPr>
        <w:commentReference w:id="63"/>
      </w:r>
      <w:r w:rsidR="00F34C9C">
        <w:t xml:space="preserve">We encourage future research on species distribution shifts that begins with more specific and nuanced hypotheses regarding the expected response. For example, </w:t>
      </w:r>
      <w:r w:rsidR="00183F4B">
        <w:t xml:space="preserve">if climate change causes a global intensification of upwelling as some researchers predict </w:t>
      </w:r>
      <w:r w:rsidR="00183F4B">
        <w:fldChar w:fldCharType="begin"/>
      </w:r>
      <w:r w:rsidR="00183F4B">
        <w:instrText xml:space="preserve"> ADDIN ZOTERO_ITEM CSL_CITATION {"citationID":"69MZvfvL","properties":{"formattedCitation":"(Bakun et al. 2010)","plainCitation":"(Bakun et al. 2010)","noteIndex":0},"citationItems":[{"id":7610,"uris":["http://zotero.org/users/local/BQs8dIsK/items/IRCW4C2Z"],"uri":["http://zotero.org/users/local/BQs8dIsK/items/IRCW4C2Z"],"itemData":{"id":7610,"type":"article-journal","title":"Greenhouse gas, upwelling-favorable winds, and the future of coastal ocean upwelling ecosystems","container-title":"Global Change Biology","page":"1213-1228","volume":"16","issue":"4","abstract":"Coastal ocean upwelling ecosystems generally represent the most productive large marine ecosystems of the world's oceans, in terms of both primary production rates and tonnages of exploitable fish produced. The Peruvian upwelling system, in particular, stands out as a major factor in world fish production. The Pacific trade winds have traditionally been considered to be the primary driving force for the upwelling system off Peru, but are projected to weaken as climate change proceeds. This leads to concern that the upwelling process in the Peru system, to which its productivity is linked, may likewise weaken. However, other mechanisms involving greenhouse-associated intensification of thermal low-pressure cells over the coastal landmasses of upwelling regions suggest general intensification of wind-driven ocean upwelling in coastal upwelling regions of the world's oceans. But although certain empirical results have supported this expectation, it has not been consistently corroborated in climate model simulations, possibly because the scale of the coastal intensification may be small relative to the scales that are appropriately reflected in the standard models. Here we summarize available evidence for the intensification mechanism and present a proxy test that uses variations in water vapor, the dominant natural greenhouse gas, to offer multiple-realization empirical evidence for action of the proposed mechanism in the real world situation. While many potential consequences to the future of marine ecosystems would codepend on climate change-related changes in the thermocline and nutricline structures, an important subset, involving potential increased propensities for hypoxia, noxious gas eruptions, toxic red tide blooms, and/or jellyfish outbreaks, may depend more directly on changes in the upwelling-favorable wind itself. A prospective role of fisheries in either mitigating or reinforcing this particular class of effects is suggested.","ISSN":"1365-2486","author":[{"family":"Bakun","given":"Andrew"},{"family":"Field","given":"David B."},{"family":"Redondo-Rodriguez","given":"Ana"},{"family":"Weeks","given":"S.J."}],"issued":{"date-parts":[["2010"]]}}}],"schema":"https://github.com/citation-style-language/schema/raw/master/csl-citation.json"} </w:instrText>
      </w:r>
      <w:r w:rsidR="00183F4B">
        <w:fldChar w:fldCharType="separate"/>
      </w:r>
      <w:r w:rsidR="00183F4B" w:rsidRPr="00183F4B">
        <w:t>(Bakun et al. 2010)</w:t>
      </w:r>
      <w:r w:rsidR="00183F4B">
        <w:fldChar w:fldCharType="end"/>
      </w:r>
      <w:r w:rsidR="00183F4B">
        <w:t>, one could hypothesize that biomass distributions will become patchier over time in response to increasing contrast in local physical conditions</w:t>
      </w:r>
      <w:r w:rsidR="007F5D41">
        <w:t>, or that distributions will shift deeper as larvae are transported further offshore before settling</w:t>
      </w:r>
      <w:r w:rsidR="00183F4B">
        <w:t>.</w:t>
      </w:r>
    </w:p>
    <w:p w14:paraId="6A1D214C" w14:textId="1C980215" w:rsidR="0051393F" w:rsidRDefault="003B607E" w:rsidP="003B607E">
      <w:pPr>
        <w:spacing w:after="160" w:line="259" w:lineRule="auto"/>
      </w:pPr>
      <w:r w:rsidRPr="003B607E">
        <w:rPr>
          <w:noProof/>
          <w:lang w:val="en-US"/>
        </w:rPr>
        <w:lastRenderedPageBreak/>
        <w:drawing>
          <wp:inline distT="0" distB="0" distL="0" distR="0" wp14:anchorId="23D203E6" wp14:editId="21E99904">
            <wp:extent cx="5943600" cy="2966397"/>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5943600" cy="2966397"/>
                    </a:xfrm>
                    <a:prstGeom prst="rect">
                      <a:avLst/>
                    </a:prstGeom>
                    <a:noFill/>
                    <a:ln>
                      <a:noFill/>
                    </a:ln>
                  </pic:spPr>
                </pic:pic>
              </a:graphicData>
            </a:graphic>
          </wp:inline>
        </w:drawing>
      </w:r>
    </w:p>
    <w:p w14:paraId="35472989" w14:textId="6212E59C" w:rsidR="0051393F" w:rsidRDefault="0051393F">
      <w:pPr>
        <w:spacing w:after="160" w:line="259" w:lineRule="auto"/>
      </w:pPr>
      <w:r>
        <w:t xml:space="preserve">Figure 1. Visualization of the spatiotemporal component of a GLMM with </w:t>
      </w:r>
      <w:r w:rsidR="00B25A3D">
        <w:t xml:space="preserve">(top row) </w:t>
      </w:r>
      <w:r>
        <w:t xml:space="preserve">and without </w:t>
      </w:r>
      <w:r w:rsidR="00B25A3D">
        <w:t xml:space="preserve">(bottom row) </w:t>
      </w:r>
      <w:r>
        <w:t>a spatial trend</w:t>
      </w:r>
      <w:r w:rsidR="00B25A3D">
        <w:t xml:space="preserve">. </w:t>
      </w:r>
      <w:r w:rsidR="008A1E11">
        <w:t>The panels show s</w:t>
      </w:r>
      <w:r>
        <w:t xml:space="preserve">patiotemporal fields </w:t>
      </w:r>
      <w:r w:rsidR="008A1E11">
        <w:t xml:space="preserve">representing variation in species </w:t>
      </w:r>
      <w:r w:rsidR="00D000A1">
        <w:t xml:space="preserve">abundance </w:t>
      </w:r>
      <w:r w:rsidR="008A1E11">
        <w:t>over five years</w:t>
      </w:r>
      <w:r>
        <w:t>.</w:t>
      </w:r>
      <w:r w:rsidR="00B25A3D">
        <w:t xml:space="preserve"> When a spatial trend is present, some regions develop systematically higher or lower </w:t>
      </w:r>
      <w:r w:rsidR="00D000A1">
        <w:t xml:space="preserve">abundance </w:t>
      </w:r>
      <w:r w:rsidR="00B25A3D">
        <w:t xml:space="preserve">over time. When a spatial trend is absent, </w:t>
      </w:r>
      <w:r w:rsidR="006113B7">
        <w:t>spatial deviations from year</w:t>
      </w:r>
      <w:r w:rsidR="008A1E11">
        <w:t xml:space="preserve"> </w:t>
      </w:r>
      <w:r w:rsidR="006113B7">
        <w:t>to</w:t>
      </w:r>
      <w:r w:rsidR="008A1E11">
        <w:t xml:space="preserve"> </w:t>
      </w:r>
      <w:r w:rsidR="006113B7">
        <w:t>year are independent</w:t>
      </w:r>
      <w:r w:rsidR="008A1E11">
        <w:t xml:space="preserve">. For this example, we have omitted all other sources of </w:t>
      </w:r>
      <w:r w:rsidR="006A5CB7">
        <w:t>variability</w:t>
      </w:r>
      <w:r w:rsidR="008A1E11">
        <w:t xml:space="preserve"> and error for simplicity.</w:t>
      </w:r>
    </w:p>
    <w:p w14:paraId="579516D2" w14:textId="50426BA3" w:rsidR="00B83E62" w:rsidRDefault="00B83E62" w:rsidP="0051393F">
      <w:pPr>
        <w:spacing w:after="160" w:line="259" w:lineRule="auto"/>
      </w:pPr>
    </w:p>
    <w:p w14:paraId="63345EBB" w14:textId="1F283D5C" w:rsidR="00A939E4" w:rsidRDefault="00A939E4" w:rsidP="00A939E4">
      <w:pPr>
        <w:spacing w:after="160" w:line="259" w:lineRule="auto"/>
        <w:jc w:val="center"/>
        <w:rPr>
          <w:vertAlign w:val="subscript"/>
        </w:rPr>
      </w:pPr>
      <w:r>
        <w:rPr>
          <w:noProof/>
          <w:lang w:val="en-US"/>
        </w:rPr>
        <w:lastRenderedPageBreak/>
        <w:drawing>
          <wp:inline distT="0" distB="0" distL="0" distR="0" wp14:anchorId="393BA3E5" wp14:editId="5D3B97A7">
            <wp:extent cx="3013862" cy="502698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hqprint">
                      <a:extLst>
                        <a:ext uri="{28A0092B-C50C-407E-A947-70E740481C1C}">
                          <a14:useLocalDpi xmlns:a14="http://schemas.microsoft.com/office/drawing/2010/main"/>
                        </a:ext>
                      </a:extLst>
                    </a:blip>
                    <a:stretch>
                      <a:fillRect/>
                    </a:stretch>
                  </pic:blipFill>
                  <pic:spPr>
                    <a:xfrm>
                      <a:off x="0" y="0"/>
                      <a:ext cx="3015499" cy="5029712"/>
                    </a:xfrm>
                    <a:prstGeom prst="rect">
                      <a:avLst/>
                    </a:prstGeom>
                  </pic:spPr>
                </pic:pic>
              </a:graphicData>
            </a:graphic>
          </wp:inline>
        </w:drawing>
      </w:r>
    </w:p>
    <w:p w14:paraId="27D57BB4" w14:textId="65C6B089" w:rsidR="005437A8" w:rsidRDefault="00A939E4" w:rsidP="005B5CB5">
      <w:pPr>
        <w:spacing w:after="160" w:line="259" w:lineRule="auto"/>
      </w:pPr>
      <w:commentRangeStart w:id="64"/>
      <w:r>
        <w:t xml:space="preserve">Figure </w:t>
      </w:r>
      <w:commentRangeEnd w:id="64"/>
      <w:r w:rsidR="00B25A3D">
        <w:rPr>
          <w:rStyle w:val="CommentReference"/>
        </w:rPr>
        <w:commentReference w:id="64"/>
      </w:r>
      <w:r w:rsidR="005437A8">
        <w:t>2</w:t>
      </w:r>
      <w:r>
        <w:t xml:space="preserve">. Map of the bathymetry within the US west coast </w:t>
      </w:r>
      <w:proofErr w:type="spellStart"/>
      <w:r>
        <w:t>groundfish</w:t>
      </w:r>
      <w:proofErr w:type="spellEnd"/>
      <w:r>
        <w:t xml:space="preserve"> bottom trawl survey area. Cape Mendocino and Point Conception are labeled to represent the latitudinal boundaries between known biogeographic regions. </w:t>
      </w:r>
    </w:p>
    <w:p w14:paraId="0971416E" w14:textId="77777777" w:rsidR="005437A8" w:rsidRDefault="005437A8">
      <w:pPr>
        <w:spacing w:after="160" w:line="259" w:lineRule="auto"/>
      </w:pPr>
      <w:r>
        <w:br w:type="page"/>
      </w:r>
    </w:p>
    <w:p w14:paraId="0AA39DC8" w14:textId="77777777" w:rsidR="005437A8" w:rsidRDefault="005437A8" w:rsidP="005437A8">
      <w:pPr>
        <w:spacing w:after="160" w:line="259" w:lineRule="auto"/>
      </w:pPr>
      <w:r>
        <w:rPr>
          <w:noProof/>
          <w:lang w:val="en-US"/>
        </w:rPr>
        <w:lastRenderedPageBreak/>
        <w:drawing>
          <wp:inline distT="0" distB="0" distL="0" distR="0" wp14:anchorId="18D29B82" wp14:editId="62A48172">
            <wp:extent cx="5943600" cy="59442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a:ext>
                      </a:extLst>
                    </a:blip>
                    <a:stretch>
                      <a:fillRect/>
                    </a:stretch>
                  </pic:blipFill>
                  <pic:spPr>
                    <a:xfrm>
                      <a:off x="0" y="0"/>
                      <a:ext cx="5943600" cy="5944235"/>
                    </a:xfrm>
                    <a:prstGeom prst="rect">
                      <a:avLst/>
                    </a:prstGeom>
                  </pic:spPr>
                </pic:pic>
              </a:graphicData>
            </a:graphic>
          </wp:inline>
        </w:drawing>
      </w:r>
    </w:p>
    <w:p w14:paraId="51F681DE" w14:textId="6C1FAE5A" w:rsidR="00811176" w:rsidRPr="005B5CB5" w:rsidRDefault="005437A8" w:rsidP="005B5CB5">
      <w:pPr>
        <w:spacing w:after="160" w:line="259" w:lineRule="auto"/>
        <w:rPr>
          <w:vertAlign w:val="subscript"/>
        </w:rPr>
      </w:pPr>
      <w:commentRangeStart w:id="65"/>
      <w:r>
        <w:t xml:space="preserve">Figure </w:t>
      </w:r>
      <w:commentRangeEnd w:id="65"/>
      <w:r w:rsidR="00A31FEA">
        <w:rPr>
          <w:rStyle w:val="CommentReference"/>
        </w:rPr>
        <w:commentReference w:id="65"/>
      </w:r>
      <w:r>
        <w:t>3</w:t>
      </w:r>
      <w:r w:rsidR="0051393F">
        <w:t xml:space="preserve">. </w:t>
      </w:r>
      <w:r w:rsidR="00E6142A">
        <w:t xml:space="preserve">Simulation testing the effects of </w:t>
      </w:r>
      <w:r w:rsidR="00D42716">
        <w:t xml:space="preserve">observation error and </w:t>
      </w:r>
      <w:r w:rsidR="0051393F">
        <w:t xml:space="preserve">spatiotemporal variation on the ability to recover the spatial trend. </w:t>
      </w:r>
      <w:r w:rsidR="00D42716">
        <w:t>Each violin represents 100 simulations</w:t>
      </w:r>
      <w:r w:rsidR="00E6142A">
        <w:t xml:space="preserve"> and the dots represent the median value.</w:t>
      </w:r>
      <w:r w:rsidR="00D42716">
        <w:t xml:space="preserve"> </w:t>
      </w:r>
      <w:r w:rsidR="00E6142A">
        <w:t>In all cases, t</w:t>
      </w:r>
      <w:r w:rsidR="00D42716">
        <w:t xml:space="preserve">he standard deviation of the </w:t>
      </w:r>
      <w:r w:rsidR="00E6142A">
        <w:t>non-varying parameter</w:t>
      </w:r>
      <w:r w:rsidR="00D42716">
        <w:t xml:space="preserve"> is held at 0.01.</w:t>
      </w:r>
      <w:r w:rsidR="00E6142A">
        <w:t xml:space="preserve"> </w:t>
      </w:r>
      <w:r w:rsidR="00E6142A">
        <w:rPr>
          <w:rFonts w:eastAsiaTheme="minorEastAsia"/>
        </w:rPr>
        <w:t xml:space="preserve">The symbols </w:t>
      </w:r>
      <m:oMath>
        <m:r>
          <w:rPr>
            <w:rFonts w:ascii="Cambria Math" w:hAnsi="Cambria Math"/>
          </w:rPr>
          <m:t>θ</m:t>
        </m:r>
      </m:oMath>
      <w:r w:rsidR="00E6142A">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θ</m:t>
            </m:r>
            <m:ctrlPr>
              <w:rPr>
                <w:rFonts w:ascii="Cambria Math" w:hAnsi="Cambria Math"/>
                <w:i/>
              </w:rPr>
            </m:ctrlPr>
          </m:e>
        </m:acc>
      </m:oMath>
      <w:r w:rsidR="00E6142A">
        <w:rPr>
          <w:rFonts w:eastAsiaTheme="minorEastAsia"/>
        </w:rPr>
        <w:t xml:space="preserve"> refer to the spatial trend random effect value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s</m:t>
            </m:r>
          </m:sub>
        </m:sSub>
      </m:oMath>
      <w:r w:rsidR="00E6142A">
        <w:rPr>
          <w:rFonts w:eastAsiaTheme="minorEastAsia"/>
        </w:rPr>
        <w:t xml:space="preserve"> and their estimate, respectively. </w:t>
      </w:r>
      <w:r w:rsidR="007B4ACC">
        <w:br w:type="page"/>
      </w:r>
    </w:p>
    <w:p w14:paraId="78E113B0" w14:textId="3E8E2B59" w:rsidR="00811176" w:rsidRDefault="006D4548">
      <w:r>
        <w:rPr>
          <w:noProof/>
          <w:lang w:val="en-US"/>
        </w:rPr>
        <w:lastRenderedPageBreak/>
        <w:drawing>
          <wp:inline distT="0" distB="0" distL="0" distR="0" wp14:anchorId="62BECACB" wp14:editId="661C4B68">
            <wp:extent cx="5943600" cy="35661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hqprint">
                      <a:extLst>
                        <a:ext uri="{28A0092B-C50C-407E-A947-70E740481C1C}">
                          <a14:useLocalDpi xmlns:a14="http://schemas.microsoft.com/office/drawing/2010/main"/>
                        </a:ext>
                      </a:extLst>
                    </a:blip>
                    <a:stretch>
                      <a:fillRect/>
                    </a:stretch>
                  </pic:blipFill>
                  <pic:spPr>
                    <a:xfrm>
                      <a:off x="0" y="0"/>
                      <a:ext cx="5943600" cy="3566160"/>
                    </a:xfrm>
                    <a:prstGeom prst="rect">
                      <a:avLst/>
                    </a:prstGeom>
                  </pic:spPr>
                </pic:pic>
              </a:graphicData>
            </a:graphic>
          </wp:inline>
        </w:drawing>
      </w:r>
    </w:p>
    <w:p w14:paraId="6DBD324F" w14:textId="09FF8AC2" w:rsidR="00811176" w:rsidRDefault="00811176">
      <w:commentRangeStart w:id="66"/>
      <w:r>
        <w:t xml:space="preserve">Figure </w:t>
      </w:r>
      <w:commentRangeEnd w:id="66"/>
      <w:r w:rsidR="00E6142A">
        <w:rPr>
          <w:rStyle w:val="CommentReference"/>
        </w:rPr>
        <w:commentReference w:id="66"/>
      </w:r>
      <w:r w:rsidR="005B5CB5">
        <w:t>4</w:t>
      </w:r>
      <w:r>
        <w:t xml:space="preserve">. </w:t>
      </w:r>
      <w:proofErr w:type="spellStart"/>
      <w:r w:rsidR="002F0878">
        <w:t>Stripplot</w:t>
      </w:r>
      <w:proofErr w:type="spellEnd"/>
      <w:r w:rsidR="002F0878">
        <w:t xml:space="preserve"> showing each unique cluster of latitude and </w:t>
      </w:r>
      <w:r w:rsidR="00843324">
        <w:t xml:space="preserve">spatial trend in </w:t>
      </w:r>
      <w:commentRangeStart w:id="67"/>
      <w:r w:rsidR="00D000A1">
        <w:t xml:space="preserve">abundance </w:t>
      </w:r>
      <w:r w:rsidR="00843324">
        <w:t xml:space="preserve">(slope) </w:t>
      </w:r>
      <w:commentRangeEnd w:id="67"/>
      <w:r w:rsidR="00E6142A">
        <w:rPr>
          <w:rStyle w:val="CommentReference"/>
        </w:rPr>
        <w:commentReference w:id="67"/>
      </w:r>
      <w:r w:rsidR="002F0878">
        <w:t xml:space="preserve">by </w:t>
      </w:r>
      <w:commentRangeStart w:id="68"/>
      <w:r w:rsidR="002F0878">
        <w:t>spe</w:t>
      </w:r>
      <w:commentRangeEnd w:id="68"/>
      <w:r w:rsidR="00014006">
        <w:rPr>
          <w:rStyle w:val="CommentReference"/>
        </w:rPr>
        <w:commentReference w:id="68"/>
      </w:r>
      <w:r w:rsidR="002F0878">
        <w:t xml:space="preserve">cies. Each set of points associated with a given cluster are represented by a different column and colored by their deviation from the mean coastwide trend for a given species. Grey points represent clusters from which the </w:t>
      </w:r>
      <w:commentRangeStart w:id="69"/>
      <w:r w:rsidR="002F0878">
        <w:t xml:space="preserve">trend (slope) </w:t>
      </w:r>
      <w:commentRangeEnd w:id="69"/>
      <w:r w:rsidR="00B25A3D">
        <w:rPr>
          <w:rStyle w:val="CommentReference"/>
        </w:rPr>
        <w:commentReference w:id="69"/>
      </w:r>
      <w:r w:rsidR="002F0878">
        <w:t>was within 0.01 of the mean coastwide trend. Horizontal lines represent approximate positions of known biogeographic breaks: Cape Mendocino, California in the north; Point Conception, California in the south.</w:t>
      </w:r>
    </w:p>
    <w:p w14:paraId="1E94F816" w14:textId="77777777" w:rsidR="005B5CB5" w:rsidRDefault="005B5CB5">
      <w:pPr>
        <w:spacing w:after="160" w:line="259" w:lineRule="auto"/>
      </w:pPr>
      <w:r>
        <w:br w:type="page"/>
      </w:r>
    </w:p>
    <w:p w14:paraId="4E1CB6FD" w14:textId="24351260" w:rsidR="0002735B" w:rsidRDefault="009D1558" w:rsidP="0002735B">
      <w:pPr>
        <w:spacing w:after="160" w:line="259" w:lineRule="auto"/>
        <w:jc w:val="center"/>
        <w:rPr>
          <w:vertAlign w:val="subscript"/>
        </w:rPr>
      </w:pPr>
      <w:r w:rsidRPr="009D1558">
        <w:rPr>
          <w:noProof/>
          <w:vertAlign w:val="subscript"/>
          <w:lang w:val="en-US"/>
        </w:rPr>
        <w:lastRenderedPageBreak/>
        <w:drawing>
          <wp:inline distT="0" distB="0" distL="0" distR="0" wp14:anchorId="31141194" wp14:editId="1CEA2303">
            <wp:extent cx="4840652" cy="6858713"/>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print">
                      <a:extLst>
                        <a:ext uri="{28A0092B-C50C-407E-A947-70E740481C1C}">
                          <a14:useLocalDpi xmlns:a14="http://schemas.microsoft.com/office/drawing/2010/main"/>
                        </a:ext>
                      </a:extLst>
                    </a:blip>
                    <a:stretch>
                      <a:fillRect/>
                    </a:stretch>
                  </pic:blipFill>
                  <pic:spPr>
                    <a:xfrm>
                      <a:off x="0" y="0"/>
                      <a:ext cx="4840652" cy="6858713"/>
                    </a:xfrm>
                    <a:prstGeom prst="rect">
                      <a:avLst/>
                    </a:prstGeom>
                  </pic:spPr>
                </pic:pic>
              </a:graphicData>
            </a:graphic>
          </wp:inline>
        </w:drawing>
      </w:r>
    </w:p>
    <w:p w14:paraId="445EDE7B" w14:textId="270BDCDC" w:rsidR="00F62588" w:rsidRPr="0002735B" w:rsidRDefault="005B5CB5" w:rsidP="005B5CB5">
      <w:pPr>
        <w:spacing w:after="160" w:line="259" w:lineRule="auto"/>
        <w:rPr>
          <w:vertAlign w:val="subscript"/>
        </w:rPr>
      </w:pPr>
      <w:r>
        <w:t>F</w:t>
      </w:r>
      <w:commentRangeStart w:id="70"/>
      <w:r>
        <w:t>igure</w:t>
      </w:r>
      <w:commentRangeEnd w:id="70"/>
      <w:r w:rsidR="0097771C">
        <w:rPr>
          <w:rStyle w:val="CommentReference"/>
        </w:rPr>
        <w:commentReference w:id="70"/>
      </w:r>
      <w:r>
        <w:t xml:space="preserve"> 5. Spatial and temporal patterns of predicted </w:t>
      </w:r>
      <w:r w:rsidR="00D000A1">
        <w:t xml:space="preserve">abundance </w:t>
      </w:r>
      <w:r>
        <w:t xml:space="preserve">for selected species.  The first column shows maps of the predicted spatial trend (slope of log </w:t>
      </w:r>
      <w:r w:rsidR="00D000A1">
        <w:t>abundance</w:t>
      </w:r>
      <w:r>
        <w:t xml:space="preserve"> across years).  The second shows how each spatial location groups with a unique cluster of latitude and spatial trend. </w:t>
      </w:r>
      <w:r w:rsidR="00B25A3D">
        <w:t>The third column rep</w:t>
      </w:r>
      <w:commentRangeStart w:id="71"/>
      <w:r w:rsidR="00B25A3D">
        <w:t xml:space="preserve">resents </w:t>
      </w:r>
      <w:commentRangeEnd w:id="71"/>
      <w:r w:rsidR="00B25A3D">
        <w:rPr>
          <w:rStyle w:val="CommentReference"/>
        </w:rPr>
        <w:commentReference w:id="71"/>
      </w:r>
      <w:r>
        <w:t xml:space="preserve">The fourth column shows the time series of the center of gravity (COG), or </w:t>
      </w:r>
      <w:r w:rsidR="00D000A1">
        <w:t>latitude weighted by abundance</w:t>
      </w:r>
      <w:r w:rsidR="00B25A3D">
        <w:t>,</w:t>
      </w:r>
      <w:r>
        <w:t xml:space="preserve"> with 95% confidence intervals. The black line with grey interval represents the COG calculated on coastwide predicted </w:t>
      </w:r>
      <w:r w:rsidR="00D000A1">
        <w:t>abundance</w:t>
      </w:r>
      <w:r>
        <w:t xml:space="preserve">, whereas the </w:t>
      </w:r>
      <w:r>
        <w:lastRenderedPageBreak/>
        <w:t xml:space="preserve">colored lines </w:t>
      </w:r>
      <w:r w:rsidR="00B25A3D">
        <w:t xml:space="preserve">represent </w:t>
      </w:r>
      <w:r>
        <w:t>the COGs for each unique biogeographic region (separated by Cape Mendocino, California in the north; Point Conception, California in the south). Line color represents the proportion of a species</w:t>
      </w:r>
      <w:r w:rsidR="00D000A1">
        <w:t>’</w:t>
      </w:r>
      <w:r>
        <w:t xml:space="preserve"> </w:t>
      </w:r>
      <w:r w:rsidR="00D000A1">
        <w:t>abundance</w:t>
      </w:r>
      <w:r>
        <w:t xml:space="preserve"> in a given region.</w:t>
      </w:r>
      <w:r w:rsidR="00F62588">
        <w:br w:type="page"/>
      </w:r>
    </w:p>
    <w:p w14:paraId="2376B485" w14:textId="7E5A0518" w:rsidR="00E81ACF" w:rsidRDefault="00E81ACF" w:rsidP="00344523">
      <w:pPr>
        <w:spacing w:after="160" w:line="259" w:lineRule="auto"/>
      </w:pPr>
      <w:r>
        <w:lastRenderedPageBreak/>
        <w:t>REFERENCES</w:t>
      </w:r>
    </w:p>
    <w:p w14:paraId="77F9188E" w14:textId="77777777" w:rsidR="00CB31A2" w:rsidRPr="00CB31A2" w:rsidRDefault="00E81ACF" w:rsidP="00CB31A2">
      <w:pPr>
        <w:pStyle w:val="Bibliography"/>
        <w:rPr>
          <w:rFonts w:ascii="Times" w:hAnsi="Times" w:cs="Times"/>
        </w:rPr>
      </w:pPr>
      <w:r>
        <w:fldChar w:fldCharType="begin"/>
      </w:r>
      <w:r>
        <w:instrText xml:space="preserve"> ADDIN ZOTERO_BIBL {"uncited":[],"omitted":[],"custom":[]} CSL_BIBLIOGRAPHY </w:instrText>
      </w:r>
      <w:r>
        <w:fldChar w:fldCharType="separate"/>
      </w:r>
      <w:r w:rsidR="00CB31A2" w:rsidRPr="00CB31A2">
        <w:rPr>
          <w:rFonts w:ascii="Times" w:hAnsi="Times" w:cs="Times"/>
        </w:rPr>
        <w:t>Akaike, H. 1973. Information theory and an extension of the maximum likelihood principle. Page 2nd International Symposium on Information Theory. Budapest: Akadémiai, Tsahkadsor, Armenia, USSR.</w:t>
      </w:r>
    </w:p>
    <w:p w14:paraId="2A2FFBBE" w14:textId="77777777" w:rsidR="00CB31A2" w:rsidRPr="00CB31A2" w:rsidRDefault="00CB31A2" w:rsidP="00CB31A2">
      <w:pPr>
        <w:pStyle w:val="Bibliography"/>
        <w:rPr>
          <w:rFonts w:ascii="Times" w:hAnsi="Times" w:cs="Times"/>
        </w:rPr>
      </w:pPr>
      <w:r w:rsidRPr="00CB31A2">
        <w:rPr>
          <w:rFonts w:ascii="Times" w:hAnsi="Times" w:cs="Times"/>
        </w:rPr>
        <w:t>Anderson, S. C., and E. J. Ward. 2019. Black swans in space: modeling spatiotemporal processes with extremes. Ecology 100:e02403.</w:t>
      </w:r>
    </w:p>
    <w:p w14:paraId="0DD9811E" w14:textId="77777777" w:rsidR="00CB31A2" w:rsidRPr="00CB31A2" w:rsidRDefault="00CB31A2" w:rsidP="00CB31A2">
      <w:pPr>
        <w:pStyle w:val="Bibliography"/>
        <w:rPr>
          <w:rFonts w:ascii="Times" w:hAnsi="Times" w:cs="Times"/>
        </w:rPr>
      </w:pPr>
      <w:r w:rsidRPr="00CB31A2">
        <w:rPr>
          <w:rFonts w:ascii="Times" w:hAnsi="Times" w:cs="Times"/>
        </w:rPr>
        <w:t>Bakun, A., D. B. Field, A. Redondo-Rodriguez, and S. J. Weeks. 2010. Greenhouse gas, upwelling-favorable winds, and the future of coastal ocean upwelling ecosystems. Global Change Biology 16:1213–1228.</w:t>
      </w:r>
    </w:p>
    <w:p w14:paraId="6C3B0E3F" w14:textId="77777777" w:rsidR="00CB31A2" w:rsidRPr="00CB31A2" w:rsidRDefault="00CB31A2" w:rsidP="00CB31A2">
      <w:pPr>
        <w:pStyle w:val="Bibliography"/>
        <w:rPr>
          <w:rFonts w:ascii="Times" w:hAnsi="Times" w:cs="Times"/>
        </w:rPr>
      </w:pPr>
      <w:r w:rsidRPr="00CB31A2">
        <w:rPr>
          <w:rFonts w:ascii="Times" w:hAnsi="Times" w:cs="Times"/>
        </w:rPr>
        <w:t>Berger, A. M., D. R. Goethel, P. D. Lynch, T. Quinn, S. Mormede, J. McKenzie, and A. Dunn. 2017. Space oddity: The mission for spatial integration. Canadian Journal of Fisheries and Aquatic Sciences 74:1698–1716.</w:t>
      </w:r>
    </w:p>
    <w:p w14:paraId="309E897D" w14:textId="77777777" w:rsidR="00CB31A2" w:rsidRPr="00CB31A2" w:rsidRDefault="00CB31A2" w:rsidP="00CB31A2">
      <w:pPr>
        <w:pStyle w:val="Bibliography"/>
        <w:rPr>
          <w:rFonts w:ascii="Times" w:hAnsi="Times" w:cs="Times"/>
        </w:rPr>
      </w:pPr>
      <w:r w:rsidRPr="00CB31A2">
        <w:rPr>
          <w:rFonts w:ascii="Times" w:hAnsi="Times" w:cs="Times"/>
        </w:rPr>
        <w:t>Chen, J., M. E. Thompson, and C. Wu. 2004. Estimation of Fish Abundance Indices Based on Scientific Research Trawl Surveys. Biometrics 60:116–123.</w:t>
      </w:r>
    </w:p>
    <w:p w14:paraId="4D0D4AF7" w14:textId="77777777" w:rsidR="00CB31A2" w:rsidRPr="00CB31A2" w:rsidRDefault="00CB31A2" w:rsidP="00CB31A2">
      <w:pPr>
        <w:pStyle w:val="Bibliography"/>
        <w:rPr>
          <w:rFonts w:ascii="Times" w:hAnsi="Times" w:cs="Times"/>
        </w:rPr>
      </w:pPr>
      <w:r w:rsidRPr="00CB31A2">
        <w:rPr>
          <w:rFonts w:ascii="Times" w:hAnsi="Times" w:cs="Times"/>
        </w:rPr>
        <w:t>Elith, J., M. Kearney, and S. Phillips. 2010. The art of modelling range-shifting species. Methods in Ecology and Evolution 1:330–342.</w:t>
      </w:r>
    </w:p>
    <w:p w14:paraId="1201B54F" w14:textId="77777777" w:rsidR="00CB31A2" w:rsidRPr="00CB31A2" w:rsidRDefault="00CB31A2" w:rsidP="00CB31A2">
      <w:pPr>
        <w:pStyle w:val="Bibliography"/>
        <w:rPr>
          <w:rFonts w:ascii="Times" w:hAnsi="Times" w:cs="Times"/>
        </w:rPr>
      </w:pPr>
      <w:r w:rsidRPr="00CB31A2">
        <w:rPr>
          <w:rFonts w:ascii="Times" w:hAnsi="Times" w:cs="Times"/>
        </w:rPr>
        <w:t>Elith, J., and J. R. Leathwick. 2009. Species Distribution Models: Ecological Explanation and Prediction Across Space and Time. Annual Review of Ecology, Evolution, and Systematics 40:677–697.</w:t>
      </w:r>
    </w:p>
    <w:p w14:paraId="6695476D" w14:textId="77777777" w:rsidR="00CB31A2" w:rsidRPr="00CB31A2" w:rsidRDefault="00CB31A2" w:rsidP="00CB31A2">
      <w:pPr>
        <w:pStyle w:val="Bibliography"/>
        <w:rPr>
          <w:rFonts w:ascii="Times" w:hAnsi="Times" w:cs="Times"/>
        </w:rPr>
      </w:pPr>
      <w:r w:rsidRPr="00CB31A2">
        <w:rPr>
          <w:rFonts w:ascii="Times" w:hAnsi="Times" w:cs="Times"/>
        </w:rPr>
        <w:t xml:space="preserve">Harvey, C., N. Garfield, G. Williams, N. Tolimieri, I. Schroeder, E. Hazen, K. Andrews, K. Barnas, S. Bograd, R. Brodeur, B. Burke, J. Cope, L. deWitt, J. Field, J. Fisher, T. Good, C. Greene, D. Holland, M. Hunsicker, M. Jacob, S. Kasperski, S. Kim, A. Leising, S. Melin, C. Morgan, B. Muhling, S. Munsch, K. Norman, W. Peterson, M. Poe, J. Samhouri, W. Sydeman, J. Thayer, A. Thompson, D. Tommasi, A. Varney, B. Wells, T. </w:t>
      </w:r>
      <w:r w:rsidRPr="00CB31A2">
        <w:rPr>
          <w:rFonts w:ascii="Times" w:hAnsi="Times" w:cs="Times"/>
        </w:rPr>
        <w:lastRenderedPageBreak/>
        <w:t>Williams, J. Zamon, D. Lawson, S. Anderson, J. Gao, M. Litzow, S. McClatchie, E. Ward, and S. Zador. 2018. Ecosystem Status Report of the California Current for 2018: A Summary of Ecosystem Indicators Compiled by the California Current Integrated Ecosystem Assessment Team CCIEA. U.S. DEPARTMENT OF COMMERCE National Oceanic and Atmospheric Administration National Marine Fisheries Service Northwest Fisheries Science Center.</w:t>
      </w:r>
    </w:p>
    <w:p w14:paraId="07E2157D" w14:textId="77777777" w:rsidR="00CB31A2" w:rsidRPr="00CB31A2" w:rsidRDefault="00CB31A2" w:rsidP="00CB31A2">
      <w:pPr>
        <w:pStyle w:val="Bibliography"/>
        <w:rPr>
          <w:rFonts w:ascii="Times" w:hAnsi="Times" w:cs="Times"/>
        </w:rPr>
      </w:pPr>
      <w:r w:rsidRPr="00CB31A2">
        <w:rPr>
          <w:rFonts w:ascii="Times" w:hAnsi="Times" w:cs="Times"/>
        </w:rPr>
        <w:t>Hennig, C. 2019. Fpc: flexible procedures for clustering.</w:t>
      </w:r>
    </w:p>
    <w:p w14:paraId="075F1DAD" w14:textId="77777777" w:rsidR="00CB31A2" w:rsidRPr="00CB31A2" w:rsidRDefault="00CB31A2" w:rsidP="00CB31A2">
      <w:pPr>
        <w:pStyle w:val="Bibliography"/>
        <w:rPr>
          <w:rFonts w:ascii="Times" w:hAnsi="Times" w:cs="Times"/>
        </w:rPr>
      </w:pPr>
      <w:r w:rsidRPr="00CB31A2">
        <w:rPr>
          <w:rFonts w:ascii="Times" w:hAnsi="Times" w:cs="Times"/>
        </w:rPr>
        <w:t>Hilborn, R., and C. J. Walters. 1992. Quantitative fisheries stock assessment: Choice, dynamics and uncertainty. Chapman &amp; Hall, London.</w:t>
      </w:r>
    </w:p>
    <w:p w14:paraId="67023157" w14:textId="77777777" w:rsidR="00CB31A2" w:rsidRPr="00CB31A2" w:rsidRDefault="00CB31A2" w:rsidP="00CB31A2">
      <w:pPr>
        <w:pStyle w:val="Bibliography"/>
        <w:rPr>
          <w:rFonts w:ascii="Times" w:hAnsi="Times" w:cs="Times"/>
        </w:rPr>
      </w:pPr>
      <w:r w:rsidRPr="00CB31A2">
        <w:rPr>
          <w:rFonts w:ascii="Times" w:hAnsi="Times" w:cs="Times"/>
        </w:rPr>
        <w:t>Johnson, K. F., J. T. Thorson, and A. E. Punt. 2019. Investigating the value of including depth during spatiotemporal index standardization. Fisheries Research 216:126–137.</w:t>
      </w:r>
    </w:p>
    <w:p w14:paraId="5A2BB8FC" w14:textId="77777777" w:rsidR="00CB31A2" w:rsidRPr="00CB31A2" w:rsidRDefault="00CB31A2" w:rsidP="00CB31A2">
      <w:pPr>
        <w:pStyle w:val="Bibliography"/>
        <w:rPr>
          <w:rFonts w:ascii="Times" w:hAnsi="Times" w:cs="Times"/>
        </w:rPr>
      </w:pPr>
      <w:r w:rsidRPr="00CB31A2">
        <w:rPr>
          <w:rFonts w:ascii="Times" w:hAnsi="Times" w:cs="Times"/>
        </w:rPr>
        <w:t>Keller, A. A., J. R. Wallace, and R. D. Methot. 2017. The Northwest Fisheries Science Center’s West Coast Groundfish Bottom Trawl Survey: History, Design, and Description. NOAA Technical Memorandum, Northwest Fisheries Science Center, Seattle, WA.</w:t>
      </w:r>
    </w:p>
    <w:p w14:paraId="5A648857" w14:textId="77777777" w:rsidR="00CB31A2" w:rsidRPr="00CB31A2" w:rsidRDefault="00CB31A2" w:rsidP="00CB31A2">
      <w:pPr>
        <w:pStyle w:val="Bibliography"/>
        <w:rPr>
          <w:rFonts w:ascii="Times" w:hAnsi="Times" w:cs="Times"/>
        </w:rPr>
      </w:pPr>
      <w:r w:rsidRPr="00CB31A2">
        <w:rPr>
          <w:rFonts w:ascii="Times" w:hAnsi="Times" w:cs="Times"/>
        </w:rPr>
        <w:t>Kleisner, K. M., M. J. Fogarty, S. McGee, A. Barnett, P. Fratantoni, J. Greene, J. A. Hare, S. M. Lucey, C. McGuire, J. Odell, V. S. Saba, L. Smith, K. J. Weaver, and M. L. Pinsky. 2016. The Effects of Sub-Regional Climate Velocity on the Distribution and Spatial Extent of Marine Species Assemblages. PLOS ONE 11:e0149220.</w:t>
      </w:r>
    </w:p>
    <w:p w14:paraId="5DCF67EA" w14:textId="77777777" w:rsidR="00CB31A2" w:rsidRPr="00CB31A2" w:rsidRDefault="00CB31A2" w:rsidP="00CB31A2">
      <w:pPr>
        <w:pStyle w:val="Bibliography"/>
        <w:rPr>
          <w:rFonts w:ascii="Times" w:hAnsi="Times" w:cs="Times"/>
        </w:rPr>
      </w:pPr>
      <w:r w:rsidRPr="00CB31A2">
        <w:rPr>
          <w:rFonts w:ascii="Times" w:hAnsi="Times" w:cs="Times"/>
        </w:rPr>
        <w:t>Kristensen, K., A. Nielsen, C. W. Berg, H. Skaug, and B. M. Bell. 2016. TMB: Automatic Differentiation and Laplace Approximation. Journal of Statistical Software 70:1–21.</w:t>
      </w:r>
    </w:p>
    <w:p w14:paraId="78D274F0" w14:textId="77777777" w:rsidR="00CB31A2" w:rsidRPr="00CB31A2" w:rsidRDefault="00CB31A2" w:rsidP="00CB31A2">
      <w:pPr>
        <w:pStyle w:val="Bibliography"/>
        <w:rPr>
          <w:rFonts w:ascii="Times" w:hAnsi="Times" w:cs="Times"/>
        </w:rPr>
      </w:pPr>
      <w:r w:rsidRPr="00CB31A2">
        <w:rPr>
          <w:rFonts w:ascii="Times" w:hAnsi="Times" w:cs="Times"/>
        </w:rPr>
        <w:t>Latimer, A. M., S. Banerjee, H. S. Jr, E. S. Mosher, and J. A. S. Jr. 2009. Hierarchical models facilitate spatial analysis of large data sets: a case study on invasive plant species in the northeastern United States. Ecology Letters 12:144–154.</w:t>
      </w:r>
    </w:p>
    <w:p w14:paraId="3CDD21D6" w14:textId="77777777" w:rsidR="00CB31A2" w:rsidRPr="00CB31A2" w:rsidRDefault="00CB31A2" w:rsidP="00CB31A2">
      <w:pPr>
        <w:pStyle w:val="Bibliography"/>
        <w:rPr>
          <w:rFonts w:ascii="Times" w:hAnsi="Times" w:cs="Times"/>
        </w:rPr>
      </w:pPr>
      <w:r w:rsidRPr="00CB31A2">
        <w:rPr>
          <w:rFonts w:ascii="Times" w:hAnsi="Times" w:cs="Times"/>
        </w:rPr>
        <w:lastRenderedPageBreak/>
        <w:t>Levin, S. A. 1992. The problem of pattern and scale in ecology: the Robert H. MacArthur award lecture. Ecology 73:1943–1967.</w:t>
      </w:r>
    </w:p>
    <w:p w14:paraId="0A67D1F5" w14:textId="77777777" w:rsidR="00CB31A2" w:rsidRPr="00CB31A2" w:rsidRDefault="00CB31A2" w:rsidP="00CB31A2">
      <w:pPr>
        <w:pStyle w:val="Bibliography"/>
        <w:rPr>
          <w:rFonts w:ascii="Times" w:hAnsi="Times" w:cs="Times"/>
        </w:rPr>
      </w:pPr>
      <w:r w:rsidRPr="00CB31A2">
        <w:rPr>
          <w:rFonts w:ascii="Times" w:hAnsi="Times" w:cs="Times"/>
        </w:rPr>
        <w:t>Link, J. S., J. K. T. Brodziak, S. F. Edwards, W. J. Overholtz, D. Mountain, J. W. Jossi, T. D. Smith, and M. J. Fogarty. 2002. Marine ecosystem assessment in a fisheries management context. Canadian Journal of Fisheries and Aquatic Sciences 59:1429–1440.</w:t>
      </w:r>
    </w:p>
    <w:p w14:paraId="4BEE54DB" w14:textId="77777777" w:rsidR="00CB31A2" w:rsidRPr="00CB31A2" w:rsidRDefault="00CB31A2" w:rsidP="00CB31A2">
      <w:pPr>
        <w:pStyle w:val="Bibliography"/>
        <w:rPr>
          <w:rFonts w:ascii="Times" w:hAnsi="Times" w:cs="Times"/>
        </w:rPr>
      </w:pPr>
      <w:r w:rsidRPr="00CB31A2">
        <w:rPr>
          <w:rFonts w:ascii="Times" w:hAnsi="Times" w:cs="Times"/>
        </w:rPr>
        <w:t>Lowerre-Barbieri, S. K., I. A. Catalán, A. Frugård Opdal, and C. Jørgensen. 2019. Preparing for the future: integrating spatial ecology into ecosystem-based management. ICES Journal of Marine Science 76:467–476.</w:t>
      </w:r>
    </w:p>
    <w:p w14:paraId="113A3FE3" w14:textId="77777777" w:rsidR="00CB31A2" w:rsidRPr="00CB31A2" w:rsidRDefault="00CB31A2" w:rsidP="00CB31A2">
      <w:pPr>
        <w:pStyle w:val="Bibliography"/>
        <w:rPr>
          <w:rFonts w:ascii="Times" w:hAnsi="Times" w:cs="Times"/>
        </w:rPr>
      </w:pPr>
      <w:r w:rsidRPr="00CB31A2">
        <w:rPr>
          <w:rFonts w:ascii="Times" w:hAnsi="Times" w:cs="Times"/>
        </w:rPr>
        <w:t>Nicholson, M. D., and S. Jennings. 2004. Testing candidate indicators to support ecosystem-based management: the power of monitoring surveys to detect temporal trends in fish community metrics. ICES Journal of Marine Science 61:35–42.</w:t>
      </w:r>
    </w:p>
    <w:p w14:paraId="02B19147" w14:textId="77777777" w:rsidR="00CB31A2" w:rsidRPr="00CB31A2" w:rsidRDefault="00CB31A2" w:rsidP="00CB31A2">
      <w:pPr>
        <w:pStyle w:val="Bibliography"/>
        <w:rPr>
          <w:rFonts w:ascii="Times" w:hAnsi="Times" w:cs="Times"/>
        </w:rPr>
      </w:pPr>
      <w:r w:rsidRPr="00CB31A2">
        <w:rPr>
          <w:rFonts w:ascii="Times" w:hAnsi="Times" w:cs="Times"/>
        </w:rPr>
        <w:t>Pinsky, M. L., B. Worm, M. J. Fogarty, J. L. Sarmiento, and S. A. Levin. 2013. Marine taxa track local climate velocities. Science 341:1239–1242.</w:t>
      </w:r>
    </w:p>
    <w:p w14:paraId="711F11E7" w14:textId="77777777" w:rsidR="00CB31A2" w:rsidRPr="00CB31A2" w:rsidRDefault="00CB31A2" w:rsidP="00CB31A2">
      <w:pPr>
        <w:pStyle w:val="Bibliography"/>
        <w:rPr>
          <w:rFonts w:ascii="Times" w:hAnsi="Times" w:cs="Times"/>
        </w:rPr>
      </w:pPr>
      <w:r w:rsidRPr="00CB31A2">
        <w:rPr>
          <w:rFonts w:ascii="Times" w:hAnsi="Times" w:cs="Times"/>
        </w:rPr>
        <w:t>R Core Team. 2018. R: A language and environment for statistical computing. Vienna, Austria.</w:t>
      </w:r>
    </w:p>
    <w:p w14:paraId="4FFEC534" w14:textId="77777777" w:rsidR="00CB31A2" w:rsidRPr="00CB31A2" w:rsidRDefault="00CB31A2" w:rsidP="00CB31A2">
      <w:pPr>
        <w:pStyle w:val="Bibliography"/>
        <w:rPr>
          <w:rFonts w:ascii="Times" w:hAnsi="Times" w:cs="Times"/>
        </w:rPr>
      </w:pPr>
      <w:r w:rsidRPr="00CB31A2">
        <w:rPr>
          <w:rFonts w:ascii="Times" w:hAnsi="Times" w:cs="Times"/>
        </w:rPr>
        <w:t>Rue, H., S. Martino, and N. Chopin. 2009. Approximate Bayesian inference for latent Gaussian models by using integrated nested Laplace approximations. Journal of the Royal Statistical Society: Series B (Statistical Methodology) 71:319–392.</w:t>
      </w:r>
    </w:p>
    <w:p w14:paraId="7BE0373A" w14:textId="77777777" w:rsidR="00CB31A2" w:rsidRPr="00CB31A2" w:rsidRDefault="00CB31A2" w:rsidP="00CB31A2">
      <w:pPr>
        <w:pStyle w:val="Bibliography"/>
        <w:rPr>
          <w:rFonts w:ascii="Times" w:hAnsi="Times" w:cs="Times"/>
        </w:rPr>
      </w:pPr>
      <w:r w:rsidRPr="00CB31A2">
        <w:rPr>
          <w:rFonts w:ascii="Times" w:hAnsi="Times" w:cs="Times"/>
        </w:rPr>
        <w:t>Ruiz-Cárdenas, R., E. T. Krainski, and H. Rue. 2012. Direct fitting of dynamic models using integrated nested Laplace approximations — INLA. Computational Statistics &amp; Data Analysis 56:1808–1828.</w:t>
      </w:r>
    </w:p>
    <w:p w14:paraId="63B39604" w14:textId="77777777" w:rsidR="00CB31A2" w:rsidRPr="00CB31A2" w:rsidRDefault="00CB31A2" w:rsidP="00CB31A2">
      <w:pPr>
        <w:pStyle w:val="Bibliography"/>
        <w:rPr>
          <w:rFonts w:ascii="Times" w:hAnsi="Times" w:cs="Times"/>
        </w:rPr>
      </w:pPr>
      <w:r w:rsidRPr="00CB31A2">
        <w:rPr>
          <w:rFonts w:ascii="Times" w:hAnsi="Times" w:cs="Times"/>
        </w:rPr>
        <w:t>Shelton, A. O., J. T. Thorson, E. J. Ward, and B. E. Feist. 2014. Spatial semiparametric models improve estimates of species abundance and distribution. Canadian Journal of Fisheries and Aquatic Sciences 71:1655–1666.</w:t>
      </w:r>
    </w:p>
    <w:p w14:paraId="7B8F11A8" w14:textId="77777777" w:rsidR="00CB31A2" w:rsidRPr="00CB31A2" w:rsidRDefault="00CB31A2" w:rsidP="00CB31A2">
      <w:pPr>
        <w:pStyle w:val="Bibliography"/>
        <w:rPr>
          <w:rFonts w:ascii="Times" w:hAnsi="Times" w:cs="Times"/>
        </w:rPr>
      </w:pPr>
      <w:r w:rsidRPr="00CB31A2">
        <w:rPr>
          <w:rFonts w:ascii="Times" w:hAnsi="Times" w:cs="Times"/>
        </w:rPr>
        <w:lastRenderedPageBreak/>
        <w:t>Shono, H. 2008. Application of the Tweedie distribution to zero-catch data in CPUE analysis. Fisheries Research 93:154–162.</w:t>
      </w:r>
    </w:p>
    <w:p w14:paraId="3AA5640D" w14:textId="77777777" w:rsidR="00CB31A2" w:rsidRPr="00CB31A2" w:rsidRDefault="00CB31A2" w:rsidP="00CB31A2">
      <w:pPr>
        <w:pStyle w:val="Bibliography"/>
        <w:rPr>
          <w:rFonts w:ascii="Times" w:hAnsi="Times" w:cs="Times"/>
        </w:rPr>
      </w:pPr>
      <w:r w:rsidRPr="00CB31A2">
        <w:rPr>
          <w:rFonts w:ascii="Times" w:hAnsi="Times" w:cs="Times"/>
        </w:rPr>
        <w:t>Stock, B. C., E. J. Ward, T. Eguchi, J. E. Jannot, J. T. Thorson, B. E. Feist, and B. X. Semmens. 2019. Comparing predictions of fisheries bycatch using multiple spatiotemporal species distribution model frameworks. Canadian Journal of Fisheries and Aquatic Sciences.</w:t>
      </w:r>
    </w:p>
    <w:p w14:paraId="75FC10AD" w14:textId="77777777" w:rsidR="00CB31A2" w:rsidRPr="00CB31A2" w:rsidRDefault="00CB31A2" w:rsidP="00CB31A2">
      <w:pPr>
        <w:pStyle w:val="Bibliography"/>
        <w:rPr>
          <w:rFonts w:ascii="Times" w:hAnsi="Times" w:cs="Times"/>
        </w:rPr>
      </w:pPr>
      <w:r w:rsidRPr="00CB31A2">
        <w:rPr>
          <w:rFonts w:ascii="Times" w:hAnsi="Times" w:cs="Times"/>
        </w:rPr>
        <w:t>Thorson, J. T. 2019a. Measuring the impact of oceanographic indices on species distribution shifts: The spatially varying effect of cold-pool extent in the eastern Bering Sea. Limnology and Oceanography 64:2632–2645.</w:t>
      </w:r>
    </w:p>
    <w:p w14:paraId="6218A166" w14:textId="77777777" w:rsidR="00CB31A2" w:rsidRPr="00CB31A2" w:rsidRDefault="00CB31A2" w:rsidP="00CB31A2">
      <w:pPr>
        <w:pStyle w:val="Bibliography"/>
        <w:rPr>
          <w:rFonts w:ascii="Times" w:hAnsi="Times" w:cs="Times"/>
        </w:rPr>
      </w:pPr>
      <w:r w:rsidRPr="00CB31A2">
        <w:rPr>
          <w:rFonts w:ascii="Times" w:hAnsi="Times" w:cs="Times"/>
        </w:rPr>
        <w:t>Thorson, J. T. 2019b. Guidance for decisions using the Vector Autoregressive Spatio-Temporal (VAST) package in stock, ecosystem, habitat and climate assessments. Fisheries Research 210:143–161.</w:t>
      </w:r>
    </w:p>
    <w:p w14:paraId="65F4BD43" w14:textId="77777777" w:rsidR="00CB31A2" w:rsidRPr="00CB31A2" w:rsidRDefault="00CB31A2" w:rsidP="00CB31A2">
      <w:pPr>
        <w:pStyle w:val="Bibliography"/>
        <w:rPr>
          <w:rFonts w:ascii="Times" w:hAnsi="Times" w:cs="Times"/>
        </w:rPr>
      </w:pPr>
      <w:r w:rsidRPr="00CB31A2">
        <w:rPr>
          <w:rFonts w:ascii="Times" w:hAnsi="Times" w:cs="Times"/>
        </w:rPr>
        <w:t>Thorson, J. T., and L. A. K. Barnett. 2017. Comparing estimates of abundance trends and distribution shifts using single- and multispecies models of fishes and biogenic habitat. ICES Journal of Marine Science 74:1311–1321.</w:t>
      </w:r>
    </w:p>
    <w:p w14:paraId="790DB32A" w14:textId="77777777" w:rsidR="00CB31A2" w:rsidRPr="00CB31A2" w:rsidRDefault="00CB31A2" w:rsidP="00CB31A2">
      <w:pPr>
        <w:pStyle w:val="Bibliography"/>
        <w:rPr>
          <w:rFonts w:ascii="Times" w:hAnsi="Times" w:cs="Times"/>
        </w:rPr>
      </w:pPr>
      <w:r w:rsidRPr="00CB31A2">
        <w:rPr>
          <w:rFonts w:ascii="Times" w:hAnsi="Times" w:cs="Times"/>
        </w:rPr>
        <w:t>Thorson, J. T., M. L. Pinsky, and E. J. Ward. 2016. Model-based inference for estimating shifts in species distribution, area occupied and centre of gravity. Methods in Ecology and Evolution 7:990–1002.</w:t>
      </w:r>
    </w:p>
    <w:p w14:paraId="1D9F4DD1" w14:textId="77777777" w:rsidR="00CB31A2" w:rsidRPr="00CB31A2" w:rsidRDefault="00CB31A2" w:rsidP="00CB31A2">
      <w:pPr>
        <w:pStyle w:val="Bibliography"/>
        <w:rPr>
          <w:rFonts w:ascii="Times" w:hAnsi="Times" w:cs="Times"/>
        </w:rPr>
      </w:pPr>
      <w:r w:rsidRPr="00CB31A2">
        <w:rPr>
          <w:rFonts w:ascii="Times" w:hAnsi="Times" w:cs="Times"/>
        </w:rPr>
        <w:t>Thorson, J. T., A. O. Shelton, E. J. Ward, and H. J. Skaug. 2015. Geostatistical delta-generalized linear mixed models improve precision for estimated abundance indices for West Coast groundfishes. ICES Journal of Marine Science 72:1297–1310.</w:t>
      </w:r>
    </w:p>
    <w:p w14:paraId="037912A3" w14:textId="77777777" w:rsidR="00CB31A2" w:rsidRPr="00CB31A2" w:rsidRDefault="00CB31A2" w:rsidP="00CB31A2">
      <w:pPr>
        <w:pStyle w:val="Bibliography"/>
        <w:rPr>
          <w:rFonts w:ascii="Times" w:hAnsi="Times" w:cs="Times"/>
        </w:rPr>
      </w:pPr>
      <w:r w:rsidRPr="00CB31A2">
        <w:rPr>
          <w:rFonts w:ascii="Times" w:hAnsi="Times" w:cs="Times"/>
        </w:rPr>
        <w:t>Ward, E. J., J. E. Jannot, Y.-W. Lee, K. Ono, A. O. Shelton, and J. T. Thorson. 2015. Using spatiotemporal species distribution models to identify temporally evolving hotspots of species co-occurrence. Ecological Applications 25:2198–2209.</w:t>
      </w:r>
    </w:p>
    <w:p w14:paraId="56CCA42C" w14:textId="77777777" w:rsidR="00CB31A2" w:rsidRPr="00CB31A2" w:rsidRDefault="00CB31A2" w:rsidP="00CB31A2">
      <w:pPr>
        <w:pStyle w:val="Bibliography"/>
        <w:rPr>
          <w:rFonts w:ascii="Times" w:hAnsi="Times" w:cs="Times"/>
        </w:rPr>
      </w:pPr>
      <w:r w:rsidRPr="00CB31A2">
        <w:rPr>
          <w:rFonts w:ascii="Times" w:hAnsi="Times" w:cs="Times"/>
        </w:rPr>
        <w:lastRenderedPageBreak/>
        <w:t>Woillez, M., J. Rivoirard, and P. Petitgas. 2009. Notes on survey-based spatial indicators for monitoring fish populations. Aquatic Living Resources 22:155–164.</w:t>
      </w:r>
    </w:p>
    <w:p w14:paraId="03C3053A" w14:textId="77777777" w:rsidR="00CB31A2" w:rsidRPr="00CB31A2" w:rsidRDefault="00CB31A2" w:rsidP="00CB31A2">
      <w:pPr>
        <w:pStyle w:val="Bibliography"/>
        <w:rPr>
          <w:rFonts w:ascii="Times" w:hAnsi="Times" w:cs="Times"/>
        </w:rPr>
      </w:pPr>
      <w:r w:rsidRPr="00CB31A2">
        <w:rPr>
          <w:rFonts w:ascii="Times" w:hAnsi="Times" w:cs="Times"/>
        </w:rPr>
        <w:t>Yackulic, C. B., R. Chandler, E. F. Zipkin, J. A. Royle, J. D. Nichols, E. H. Campbell Grant, and S. Veran. 2013. Presence-only modelling using MAXENT: when can we trust the inferences? 4:236–243.</w:t>
      </w:r>
    </w:p>
    <w:p w14:paraId="28C30B5A" w14:textId="4A7A976B" w:rsidR="00E81ACF" w:rsidRPr="00C62EA2" w:rsidRDefault="00E81ACF" w:rsidP="00C62EA2">
      <w:pPr>
        <w:rPr>
          <w:rFonts w:ascii="Times" w:hAnsi="Times"/>
        </w:rPr>
      </w:pPr>
      <w:r>
        <w:rPr>
          <w:rFonts w:ascii="Times" w:hAnsi="Times"/>
        </w:rPr>
        <w:fldChar w:fldCharType="end"/>
      </w:r>
    </w:p>
    <w:p w14:paraId="4B6254D6" w14:textId="77777777" w:rsidR="00E81ACF" w:rsidRDefault="00E81ACF">
      <w:pPr>
        <w:spacing w:after="160" w:line="259" w:lineRule="auto"/>
      </w:pPr>
      <w:r>
        <w:br w:type="page"/>
      </w:r>
    </w:p>
    <w:p w14:paraId="4190A7F7" w14:textId="772E6EEC" w:rsidR="00344523" w:rsidRDefault="00344523" w:rsidP="00344523">
      <w:pPr>
        <w:spacing w:after="160" w:line="259" w:lineRule="auto"/>
      </w:pPr>
      <w:r>
        <w:lastRenderedPageBreak/>
        <w:t>APPENDIX TABLES</w:t>
      </w:r>
    </w:p>
    <w:p w14:paraId="0D391DEF" w14:textId="0169F2E8" w:rsidR="00344523" w:rsidRDefault="0008062F" w:rsidP="00344523">
      <w:pPr>
        <w:spacing w:after="160" w:line="259" w:lineRule="auto"/>
      </w:pPr>
      <w:commentRangeStart w:id="72"/>
      <w:r>
        <w:t>Tab</w:t>
      </w:r>
      <w:commentRangeEnd w:id="72"/>
      <w:r w:rsidR="00A03B96">
        <w:rPr>
          <w:rStyle w:val="CommentReference"/>
        </w:rPr>
        <w:commentReference w:id="72"/>
      </w:r>
      <w:r>
        <w:t>le S1. Empirical occurrence and mean catch rates</w:t>
      </w:r>
      <w:r w:rsidR="00B6471E">
        <w:t xml:space="preserve"> for positive tows</w:t>
      </w:r>
      <w:r>
        <w:t xml:space="preserve"> (CPUE in kg per km</w:t>
      </w:r>
      <w:r w:rsidRPr="00234BE8">
        <w:rPr>
          <w:vertAlign w:val="superscript"/>
        </w:rPr>
        <w:t>2</w:t>
      </w:r>
      <w:r>
        <w:t xml:space="preserve">) </w:t>
      </w:r>
      <w:r w:rsidR="00B6471E">
        <w:t xml:space="preserve">for the </w:t>
      </w:r>
      <w:r w:rsidR="006F0B46">
        <w:t>19</w:t>
      </w:r>
      <w:r w:rsidR="00B6471E">
        <w:t xml:space="preserve"> </w:t>
      </w:r>
      <w:r w:rsidR="00860B19">
        <w:t>W</w:t>
      </w:r>
      <w:r w:rsidR="00B6471E">
        <w:t>est</w:t>
      </w:r>
      <w:r w:rsidR="00234BE8">
        <w:t xml:space="preserve"> </w:t>
      </w:r>
      <w:r w:rsidR="00860B19">
        <w:t>C</w:t>
      </w:r>
      <w:r w:rsidR="00B6471E">
        <w:t xml:space="preserve">oast </w:t>
      </w:r>
      <w:proofErr w:type="spellStart"/>
      <w:r w:rsidR="00B6471E">
        <w:t>groundfish</w:t>
      </w:r>
      <w:proofErr w:type="spellEnd"/>
      <w:r w:rsidR="00B6471E">
        <w:t xml:space="preserve"> species included in our analysis. </w:t>
      </w:r>
    </w:p>
    <w:tbl>
      <w:tblPr>
        <w:tblW w:w="5748" w:type="dxa"/>
        <w:tblLook w:val="04A0" w:firstRow="1" w:lastRow="0" w:firstColumn="1" w:lastColumn="0" w:noHBand="0" w:noVBand="1"/>
      </w:tblPr>
      <w:tblGrid>
        <w:gridCol w:w="2605"/>
        <w:gridCol w:w="1338"/>
        <w:gridCol w:w="1805"/>
      </w:tblGrid>
      <w:tr w:rsidR="00221E1C" w:rsidRPr="00221E1C" w14:paraId="114EAD9E" w14:textId="77777777" w:rsidTr="006F0B46">
        <w:trPr>
          <w:trHeight w:val="320"/>
        </w:trPr>
        <w:tc>
          <w:tcPr>
            <w:tcW w:w="26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AF18F" w14:textId="77777777" w:rsidR="00221E1C" w:rsidRPr="00221E1C" w:rsidRDefault="00221E1C" w:rsidP="00221E1C">
            <w:pPr>
              <w:rPr>
                <w:rFonts w:ascii="Calibri" w:hAnsi="Calibri" w:cs="Calibri"/>
                <w:color w:val="000000"/>
              </w:rPr>
            </w:pPr>
            <w:r w:rsidRPr="00221E1C">
              <w:rPr>
                <w:rFonts w:ascii="Calibri" w:hAnsi="Calibri" w:cs="Calibri"/>
                <w:color w:val="000000"/>
              </w:rPr>
              <w:t>Species</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41D20AB3" w14:textId="77777777" w:rsidR="00221E1C" w:rsidRPr="00221E1C" w:rsidRDefault="00221E1C" w:rsidP="00221E1C">
            <w:pPr>
              <w:rPr>
                <w:rFonts w:ascii="Calibri" w:hAnsi="Calibri" w:cs="Calibri"/>
                <w:color w:val="000000"/>
              </w:rPr>
            </w:pPr>
            <w:r w:rsidRPr="00221E1C">
              <w:rPr>
                <w:rFonts w:ascii="Calibri" w:hAnsi="Calibri" w:cs="Calibri"/>
                <w:color w:val="000000"/>
              </w:rPr>
              <w:t>Occurrence</w:t>
            </w:r>
          </w:p>
        </w:tc>
        <w:tc>
          <w:tcPr>
            <w:tcW w:w="1805" w:type="dxa"/>
            <w:tcBorders>
              <w:top w:val="single" w:sz="4" w:space="0" w:color="auto"/>
              <w:left w:val="nil"/>
              <w:bottom w:val="single" w:sz="4" w:space="0" w:color="auto"/>
              <w:right w:val="single" w:sz="4" w:space="0" w:color="auto"/>
            </w:tcBorders>
            <w:shd w:val="clear" w:color="auto" w:fill="auto"/>
            <w:noWrap/>
            <w:vAlign w:val="bottom"/>
            <w:hideMark/>
          </w:tcPr>
          <w:p w14:paraId="31F14E1E" w14:textId="77777777" w:rsidR="00221E1C" w:rsidRPr="00221E1C" w:rsidRDefault="00221E1C" w:rsidP="00221E1C">
            <w:pPr>
              <w:rPr>
                <w:rFonts w:ascii="Calibri" w:hAnsi="Calibri" w:cs="Calibri"/>
                <w:color w:val="000000"/>
              </w:rPr>
            </w:pPr>
            <w:r w:rsidRPr="00221E1C">
              <w:rPr>
                <w:rFonts w:ascii="Calibri" w:hAnsi="Calibri" w:cs="Calibri"/>
                <w:color w:val="000000"/>
              </w:rPr>
              <w:t>Mean CPUE</w:t>
            </w:r>
          </w:p>
        </w:tc>
      </w:tr>
      <w:tr w:rsidR="00221E1C" w:rsidRPr="00221E1C" w14:paraId="7492637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12673C46"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arrowtooth</w:t>
            </w:r>
            <w:proofErr w:type="spellEnd"/>
            <w:r w:rsidRPr="00221E1C">
              <w:rPr>
                <w:rFonts w:ascii="Calibri" w:hAnsi="Calibri" w:cs="Calibri"/>
                <w:color w:val="000000"/>
              </w:rPr>
              <w:t xml:space="preserve"> flounder</w:t>
            </w:r>
          </w:p>
        </w:tc>
        <w:tc>
          <w:tcPr>
            <w:tcW w:w="1338" w:type="dxa"/>
            <w:tcBorders>
              <w:top w:val="nil"/>
              <w:left w:val="nil"/>
              <w:bottom w:val="single" w:sz="4" w:space="0" w:color="auto"/>
              <w:right w:val="single" w:sz="4" w:space="0" w:color="auto"/>
            </w:tcBorders>
            <w:shd w:val="clear" w:color="auto" w:fill="auto"/>
            <w:noWrap/>
            <w:vAlign w:val="bottom"/>
            <w:hideMark/>
          </w:tcPr>
          <w:p w14:paraId="1D8013E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36</w:t>
            </w:r>
          </w:p>
        </w:tc>
        <w:tc>
          <w:tcPr>
            <w:tcW w:w="1805" w:type="dxa"/>
            <w:tcBorders>
              <w:top w:val="nil"/>
              <w:left w:val="nil"/>
              <w:bottom w:val="single" w:sz="4" w:space="0" w:color="auto"/>
              <w:right w:val="single" w:sz="4" w:space="0" w:color="auto"/>
            </w:tcBorders>
            <w:shd w:val="clear" w:color="auto" w:fill="auto"/>
            <w:noWrap/>
            <w:vAlign w:val="bottom"/>
            <w:hideMark/>
          </w:tcPr>
          <w:p w14:paraId="55889A40"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535.47</w:t>
            </w:r>
          </w:p>
        </w:tc>
      </w:tr>
      <w:tr w:rsidR="00221E1C" w:rsidRPr="00221E1C" w14:paraId="5780145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2EFE9A62" w14:textId="77777777" w:rsidR="00221E1C" w:rsidRPr="00221E1C" w:rsidRDefault="00221E1C" w:rsidP="00221E1C">
            <w:pPr>
              <w:rPr>
                <w:rFonts w:ascii="Calibri" w:hAnsi="Calibri" w:cs="Calibri"/>
                <w:color w:val="000000"/>
              </w:rPr>
            </w:pPr>
            <w:r w:rsidRPr="00221E1C">
              <w:rPr>
                <w:rFonts w:ascii="Calibri" w:hAnsi="Calibri" w:cs="Calibri"/>
                <w:color w:val="000000"/>
              </w:rPr>
              <w:t>big skate</w:t>
            </w:r>
          </w:p>
        </w:tc>
        <w:tc>
          <w:tcPr>
            <w:tcW w:w="1338" w:type="dxa"/>
            <w:tcBorders>
              <w:top w:val="nil"/>
              <w:left w:val="nil"/>
              <w:bottom w:val="single" w:sz="4" w:space="0" w:color="auto"/>
              <w:right w:val="single" w:sz="4" w:space="0" w:color="auto"/>
            </w:tcBorders>
            <w:shd w:val="clear" w:color="auto" w:fill="auto"/>
            <w:noWrap/>
            <w:vAlign w:val="bottom"/>
            <w:hideMark/>
          </w:tcPr>
          <w:p w14:paraId="78756675"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15</w:t>
            </w:r>
          </w:p>
        </w:tc>
        <w:tc>
          <w:tcPr>
            <w:tcW w:w="1805" w:type="dxa"/>
            <w:tcBorders>
              <w:top w:val="nil"/>
              <w:left w:val="nil"/>
              <w:bottom w:val="single" w:sz="4" w:space="0" w:color="auto"/>
              <w:right w:val="single" w:sz="4" w:space="0" w:color="auto"/>
            </w:tcBorders>
            <w:shd w:val="clear" w:color="auto" w:fill="auto"/>
            <w:noWrap/>
            <w:vAlign w:val="bottom"/>
            <w:hideMark/>
          </w:tcPr>
          <w:p w14:paraId="4AE893E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826.21</w:t>
            </w:r>
          </w:p>
        </w:tc>
      </w:tr>
      <w:tr w:rsidR="00221E1C" w:rsidRPr="00221E1C" w14:paraId="7FDC69C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799F3C6" w14:textId="77777777" w:rsidR="00221E1C" w:rsidRPr="00221E1C" w:rsidRDefault="00221E1C" w:rsidP="00221E1C">
            <w:pPr>
              <w:rPr>
                <w:rFonts w:ascii="Calibri" w:hAnsi="Calibri" w:cs="Calibri"/>
                <w:color w:val="000000"/>
              </w:rPr>
            </w:pPr>
            <w:r w:rsidRPr="00221E1C">
              <w:rPr>
                <w:rFonts w:ascii="Calibri" w:hAnsi="Calibri" w:cs="Calibri"/>
                <w:color w:val="000000"/>
              </w:rPr>
              <w:t>bocaccio</w:t>
            </w:r>
          </w:p>
        </w:tc>
        <w:tc>
          <w:tcPr>
            <w:tcW w:w="1338" w:type="dxa"/>
            <w:tcBorders>
              <w:top w:val="nil"/>
              <w:left w:val="nil"/>
              <w:bottom w:val="single" w:sz="4" w:space="0" w:color="auto"/>
              <w:right w:val="single" w:sz="4" w:space="0" w:color="auto"/>
            </w:tcBorders>
            <w:shd w:val="clear" w:color="auto" w:fill="auto"/>
            <w:noWrap/>
            <w:vAlign w:val="bottom"/>
            <w:hideMark/>
          </w:tcPr>
          <w:p w14:paraId="1829D16B"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1753AB3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116.80</w:t>
            </w:r>
          </w:p>
        </w:tc>
      </w:tr>
      <w:tr w:rsidR="00221E1C" w:rsidRPr="00221E1C" w14:paraId="083474D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5D29005" w14:textId="77777777" w:rsidR="00221E1C" w:rsidRPr="00221E1C" w:rsidRDefault="00221E1C" w:rsidP="00221E1C">
            <w:pPr>
              <w:rPr>
                <w:rFonts w:ascii="Calibri" w:hAnsi="Calibri" w:cs="Calibri"/>
                <w:color w:val="000000"/>
              </w:rPr>
            </w:pPr>
            <w:r w:rsidRPr="00221E1C">
              <w:rPr>
                <w:rFonts w:ascii="Calibri" w:hAnsi="Calibri" w:cs="Calibri"/>
                <w:color w:val="000000"/>
              </w:rPr>
              <w:t>canary rockfish</w:t>
            </w:r>
          </w:p>
        </w:tc>
        <w:tc>
          <w:tcPr>
            <w:tcW w:w="1338" w:type="dxa"/>
            <w:tcBorders>
              <w:top w:val="nil"/>
              <w:left w:val="nil"/>
              <w:bottom w:val="single" w:sz="4" w:space="0" w:color="auto"/>
              <w:right w:val="single" w:sz="4" w:space="0" w:color="auto"/>
            </w:tcBorders>
            <w:shd w:val="clear" w:color="auto" w:fill="auto"/>
            <w:noWrap/>
            <w:vAlign w:val="bottom"/>
            <w:hideMark/>
          </w:tcPr>
          <w:p w14:paraId="39EBE78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2A1F2753"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3217.57</w:t>
            </w:r>
          </w:p>
        </w:tc>
      </w:tr>
      <w:tr w:rsidR="00221E1C" w:rsidRPr="00221E1C" w14:paraId="1755BC72"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DAE4656"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darkblotched</w:t>
            </w:r>
            <w:proofErr w:type="spellEnd"/>
            <w:r w:rsidRPr="00221E1C">
              <w:rPr>
                <w:rFonts w:ascii="Calibri"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51CD54BE"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18</w:t>
            </w:r>
          </w:p>
        </w:tc>
        <w:tc>
          <w:tcPr>
            <w:tcW w:w="1805" w:type="dxa"/>
            <w:tcBorders>
              <w:top w:val="nil"/>
              <w:left w:val="nil"/>
              <w:bottom w:val="single" w:sz="4" w:space="0" w:color="auto"/>
              <w:right w:val="single" w:sz="4" w:space="0" w:color="auto"/>
            </w:tcBorders>
            <w:shd w:val="clear" w:color="auto" w:fill="auto"/>
            <w:noWrap/>
            <w:vAlign w:val="bottom"/>
            <w:hideMark/>
          </w:tcPr>
          <w:p w14:paraId="4D38CE78"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960.41</w:t>
            </w:r>
          </w:p>
        </w:tc>
      </w:tr>
      <w:tr w:rsidR="00221E1C" w:rsidRPr="00221E1C" w14:paraId="133DE61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F2B15A3" w14:textId="77777777" w:rsidR="00221E1C" w:rsidRPr="00221E1C" w:rsidRDefault="00221E1C" w:rsidP="00221E1C">
            <w:pPr>
              <w:rPr>
                <w:rFonts w:ascii="Calibri" w:hAnsi="Calibri" w:cs="Calibri"/>
                <w:color w:val="000000"/>
              </w:rPr>
            </w:pPr>
            <w:r w:rsidRPr="00221E1C">
              <w:rPr>
                <w:rFonts w:ascii="Calibri" w:hAnsi="Calibri" w:cs="Calibri"/>
                <w:color w:val="000000"/>
              </w:rPr>
              <w:t>Dover sole</w:t>
            </w:r>
          </w:p>
        </w:tc>
        <w:tc>
          <w:tcPr>
            <w:tcW w:w="1338" w:type="dxa"/>
            <w:tcBorders>
              <w:top w:val="nil"/>
              <w:left w:val="nil"/>
              <w:bottom w:val="single" w:sz="4" w:space="0" w:color="auto"/>
              <w:right w:val="single" w:sz="4" w:space="0" w:color="auto"/>
            </w:tcBorders>
            <w:shd w:val="clear" w:color="auto" w:fill="auto"/>
            <w:noWrap/>
            <w:vAlign w:val="bottom"/>
            <w:hideMark/>
          </w:tcPr>
          <w:p w14:paraId="42E9FF35"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84</w:t>
            </w:r>
          </w:p>
        </w:tc>
        <w:tc>
          <w:tcPr>
            <w:tcW w:w="1805" w:type="dxa"/>
            <w:tcBorders>
              <w:top w:val="nil"/>
              <w:left w:val="nil"/>
              <w:bottom w:val="single" w:sz="4" w:space="0" w:color="auto"/>
              <w:right w:val="single" w:sz="4" w:space="0" w:color="auto"/>
            </w:tcBorders>
            <w:shd w:val="clear" w:color="auto" w:fill="auto"/>
            <w:noWrap/>
            <w:vAlign w:val="bottom"/>
            <w:hideMark/>
          </w:tcPr>
          <w:p w14:paraId="25F06ACC"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2968.49</w:t>
            </w:r>
          </w:p>
        </w:tc>
      </w:tr>
      <w:tr w:rsidR="00221E1C" w:rsidRPr="00221E1C" w14:paraId="08880158"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8B08287" w14:textId="77777777" w:rsidR="00221E1C" w:rsidRPr="00221E1C" w:rsidRDefault="00221E1C" w:rsidP="00221E1C">
            <w:pPr>
              <w:rPr>
                <w:rFonts w:ascii="Calibri" w:hAnsi="Calibri" w:cs="Calibri"/>
                <w:color w:val="000000"/>
              </w:rPr>
            </w:pPr>
            <w:r w:rsidRPr="00221E1C">
              <w:rPr>
                <w:rFonts w:ascii="Calibri" w:hAnsi="Calibri" w:cs="Calibri"/>
                <w:color w:val="000000"/>
              </w:rPr>
              <w:t>English sole</w:t>
            </w:r>
          </w:p>
        </w:tc>
        <w:tc>
          <w:tcPr>
            <w:tcW w:w="1338" w:type="dxa"/>
            <w:tcBorders>
              <w:top w:val="nil"/>
              <w:left w:val="nil"/>
              <w:bottom w:val="single" w:sz="4" w:space="0" w:color="auto"/>
              <w:right w:val="single" w:sz="4" w:space="0" w:color="auto"/>
            </w:tcBorders>
            <w:shd w:val="clear" w:color="auto" w:fill="auto"/>
            <w:noWrap/>
            <w:vAlign w:val="bottom"/>
            <w:hideMark/>
          </w:tcPr>
          <w:p w14:paraId="368C5926"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41</w:t>
            </w:r>
          </w:p>
        </w:tc>
        <w:tc>
          <w:tcPr>
            <w:tcW w:w="1805" w:type="dxa"/>
            <w:tcBorders>
              <w:top w:val="nil"/>
              <w:left w:val="nil"/>
              <w:bottom w:val="single" w:sz="4" w:space="0" w:color="auto"/>
              <w:right w:val="single" w:sz="4" w:space="0" w:color="auto"/>
            </w:tcBorders>
            <w:shd w:val="clear" w:color="auto" w:fill="auto"/>
            <w:noWrap/>
            <w:vAlign w:val="bottom"/>
            <w:hideMark/>
          </w:tcPr>
          <w:p w14:paraId="4144D40E"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695.70</w:t>
            </w:r>
          </w:p>
        </w:tc>
      </w:tr>
      <w:tr w:rsidR="00221E1C" w:rsidRPr="00221E1C" w14:paraId="7123317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4A841CB" w14:textId="77777777" w:rsidR="00221E1C" w:rsidRPr="00221E1C" w:rsidRDefault="00221E1C" w:rsidP="00221E1C">
            <w:pPr>
              <w:rPr>
                <w:rFonts w:ascii="Calibri" w:hAnsi="Calibri" w:cs="Calibri"/>
                <w:color w:val="000000"/>
              </w:rPr>
            </w:pPr>
            <w:r w:rsidRPr="00221E1C">
              <w:rPr>
                <w:rFonts w:ascii="Calibri" w:hAnsi="Calibri" w:cs="Calibri"/>
                <w:color w:val="000000"/>
              </w:rPr>
              <w:t>lingcod</w:t>
            </w:r>
          </w:p>
        </w:tc>
        <w:tc>
          <w:tcPr>
            <w:tcW w:w="1338" w:type="dxa"/>
            <w:tcBorders>
              <w:top w:val="nil"/>
              <w:left w:val="nil"/>
              <w:bottom w:val="single" w:sz="4" w:space="0" w:color="auto"/>
              <w:right w:val="single" w:sz="4" w:space="0" w:color="auto"/>
            </w:tcBorders>
            <w:shd w:val="clear" w:color="auto" w:fill="auto"/>
            <w:noWrap/>
            <w:vAlign w:val="bottom"/>
            <w:hideMark/>
          </w:tcPr>
          <w:p w14:paraId="25F0E4C3"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33</w:t>
            </w:r>
          </w:p>
        </w:tc>
        <w:tc>
          <w:tcPr>
            <w:tcW w:w="1805" w:type="dxa"/>
            <w:tcBorders>
              <w:top w:val="nil"/>
              <w:left w:val="nil"/>
              <w:bottom w:val="single" w:sz="4" w:space="0" w:color="auto"/>
              <w:right w:val="single" w:sz="4" w:space="0" w:color="auto"/>
            </w:tcBorders>
            <w:shd w:val="clear" w:color="auto" w:fill="auto"/>
            <w:noWrap/>
            <w:vAlign w:val="bottom"/>
            <w:hideMark/>
          </w:tcPr>
          <w:p w14:paraId="2584C26A"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873.42</w:t>
            </w:r>
          </w:p>
        </w:tc>
      </w:tr>
      <w:tr w:rsidR="00221E1C" w:rsidRPr="00221E1C" w14:paraId="38041736"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E2DEE68" w14:textId="77777777" w:rsidR="00221E1C" w:rsidRPr="00221E1C" w:rsidRDefault="00221E1C" w:rsidP="00221E1C">
            <w:pPr>
              <w:rPr>
                <w:rFonts w:ascii="Calibri" w:hAnsi="Calibri" w:cs="Calibri"/>
                <w:color w:val="000000"/>
              </w:rPr>
            </w:pPr>
            <w:r w:rsidRPr="00221E1C">
              <w:rPr>
                <w:rFonts w:ascii="Calibri" w:hAnsi="Calibri" w:cs="Calibri"/>
                <w:color w:val="000000"/>
              </w:rPr>
              <w:t>longnose skate</w:t>
            </w:r>
          </w:p>
        </w:tc>
        <w:tc>
          <w:tcPr>
            <w:tcW w:w="1338" w:type="dxa"/>
            <w:tcBorders>
              <w:top w:val="nil"/>
              <w:left w:val="nil"/>
              <w:bottom w:val="single" w:sz="4" w:space="0" w:color="auto"/>
              <w:right w:val="single" w:sz="4" w:space="0" w:color="auto"/>
            </w:tcBorders>
            <w:shd w:val="clear" w:color="auto" w:fill="auto"/>
            <w:noWrap/>
            <w:vAlign w:val="bottom"/>
            <w:hideMark/>
          </w:tcPr>
          <w:p w14:paraId="73200AE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60</w:t>
            </w:r>
          </w:p>
        </w:tc>
        <w:tc>
          <w:tcPr>
            <w:tcW w:w="1805" w:type="dxa"/>
            <w:tcBorders>
              <w:top w:val="nil"/>
              <w:left w:val="nil"/>
              <w:bottom w:val="single" w:sz="4" w:space="0" w:color="auto"/>
              <w:right w:val="single" w:sz="4" w:space="0" w:color="auto"/>
            </w:tcBorders>
            <w:shd w:val="clear" w:color="auto" w:fill="auto"/>
            <w:noWrap/>
            <w:vAlign w:val="bottom"/>
            <w:hideMark/>
          </w:tcPr>
          <w:p w14:paraId="2F50561B"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985.95</w:t>
            </w:r>
          </w:p>
        </w:tc>
      </w:tr>
      <w:tr w:rsidR="00221E1C" w:rsidRPr="00221E1C" w14:paraId="42C6D79D"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76F75A0" w14:textId="77777777" w:rsidR="00221E1C" w:rsidRPr="00221E1C" w:rsidRDefault="00221E1C" w:rsidP="00221E1C">
            <w:pPr>
              <w:rPr>
                <w:rFonts w:ascii="Calibri" w:hAnsi="Calibri" w:cs="Calibri"/>
                <w:color w:val="000000"/>
              </w:rPr>
            </w:pPr>
            <w:r w:rsidRPr="00221E1C">
              <w:rPr>
                <w:rFonts w:ascii="Calibri" w:hAnsi="Calibri" w:cs="Calibri"/>
                <w:color w:val="000000"/>
              </w:rPr>
              <w:t>Pacific halibut</w:t>
            </w:r>
          </w:p>
        </w:tc>
        <w:tc>
          <w:tcPr>
            <w:tcW w:w="1338" w:type="dxa"/>
            <w:tcBorders>
              <w:top w:val="nil"/>
              <w:left w:val="nil"/>
              <w:bottom w:val="single" w:sz="4" w:space="0" w:color="auto"/>
              <w:right w:val="single" w:sz="4" w:space="0" w:color="auto"/>
            </w:tcBorders>
            <w:shd w:val="clear" w:color="auto" w:fill="auto"/>
            <w:noWrap/>
            <w:vAlign w:val="bottom"/>
            <w:hideMark/>
          </w:tcPr>
          <w:p w14:paraId="0A00788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8</w:t>
            </w:r>
          </w:p>
        </w:tc>
        <w:tc>
          <w:tcPr>
            <w:tcW w:w="1805" w:type="dxa"/>
            <w:tcBorders>
              <w:top w:val="nil"/>
              <w:left w:val="nil"/>
              <w:bottom w:val="single" w:sz="4" w:space="0" w:color="auto"/>
              <w:right w:val="single" w:sz="4" w:space="0" w:color="auto"/>
            </w:tcBorders>
            <w:shd w:val="clear" w:color="auto" w:fill="auto"/>
            <w:noWrap/>
            <w:vAlign w:val="bottom"/>
            <w:hideMark/>
          </w:tcPr>
          <w:p w14:paraId="4F1DBC1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031.22</w:t>
            </w:r>
          </w:p>
        </w:tc>
      </w:tr>
      <w:tr w:rsidR="00221E1C" w:rsidRPr="00221E1C" w14:paraId="5384138C"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614A8085" w14:textId="77777777" w:rsidR="00221E1C" w:rsidRPr="00221E1C" w:rsidRDefault="00221E1C" w:rsidP="00221E1C">
            <w:pPr>
              <w:rPr>
                <w:rFonts w:ascii="Calibri" w:hAnsi="Calibri" w:cs="Calibri"/>
                <w:color w:val="000000"/>
              </w:rPr>
            </w:pPr>
            <w:r w:rsidRPr="00221E1C">
              <w:rPr>
                <w:rFonts w:ascii="Calibri" w:hAnsi="Calibri" w:cs="Calibri"/>
                <w:color w:val="000000"/>
              </w:rPr>
              <w:t>Pacific ocean perch</w:t>
            </w:r>
          </w:p>
        </w:tc>
        <w:tc>
          <w:tcPr>
            <w:tcW w:w="1338" w:type="dxa"/>
            <w:tcBorders>
              <w:top w:val="nil"/>
              <w:left w:val="nil"/>
              <w:bottom w:val="single" w:sz="4" w:space="0" w:color="auto"/>
              <w:right w:val="single" w:sz="4" w:space="0" w:color="auto"/>
            </w:tcBorders>
            <w:shd w:val="clear" w:color="auto" w:fill="auto"/>
            <w:noWrap/>
            <w:vAlign w:val="bottom"/>
            <w:hideMark/>
          </w:tcPr>
          <w:p w14:paraId="02314A08"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7</w:t>
            </w:r>
          </w:p>
        </w:tc>
        <w:tc>
          <w:tcPr>
            <w:tcW w:w="1805" w:type="dxa"/>
            <w:tcBorders>
              <w:top w:val="nil"/>
              <w:left w:val="nil"/>
              <w:bottom w:val="single" w:sz="4" w:space="0" w:color="auto"/>
              <w:right w:val="single" w:sz="4" w:space="0" w:color="auto"/>
            </w:tcBorders>
            <w:shd w:val="clear" w:color="auto" w:fill="auto"/>
            <w:noWrap/>
            <w:vAlign w:val="bottom"/>
            <w:hideMark/>
          </w:tcPr>
          <w:p w14:paraId="37F1D4F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2191.36</w:t>
            </w:r>
          </w:p>
        </w:tc>
      </w:tr>
      <w:tr w:rsidR="00221E1C" w:rsidRPr="00221E1C" w14:paraId="51E7F74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0A99A0D"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petrale</w:t>
            </w:r>
            <w:proofErr w:type="spellEnd"/>
            <w:r w:rsidRPr="00221E1C">
              <w:rPr>
                <w:rFonts w:ascii="Calibri" w:hAnsi="Calibri" w:cs="Calibri"/>
                <w:color w:val="000000"/>
              </w:rPr>
              <w:t xml:space="preserve"> sole</w:t>
            </w:r>
          </w:p>
        </w:tc>
        <w:tc>
          <w:tcPr>
            <w:tcW w:w="1338" w:type="dxa"/>
            <w:tcBorders>
              <w:top w:val="nil"/>
              <w:left w:val="nil"/>
              <w:bottom w:val="single" w:sz="4" w:space="0" w:color="auto"/>
              <w:right w:val="single" w:sz="4" w:space="0" w:color="auto"/>
            </w:tcBorders>
            <w:shd w:val="clear" w:color="auto" w:fill="auto"/>
            <w:noWrap/>
            <w:vAlign w:val="bottom"/>
            <w:hideMark/>
          </w:tcPr>
          <w:p w14:paraId="058792CF"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43</w:t>
            </w:r>
          </w:p>
        </w:tc>
        <w:tc>
          <w:tcPr>
            <w:tcW w:w="1805" w:type="dxa"/>
            <w:tcBorders>
              <w:top w:val="nil"/>
              <w:left w:val="nil"/>
              <w:bottom w:val="single" w:sz="4" w:space="0" w:color="auto"/>
              <w:right w:val="single" w:sz="4" w:space="0" w:color="auto"/>
            </w:tcBorders>
            <w:shd w:val="clear" w:color="auto" w:fill="auto"/>
            <w:noWrap/>
            <w:vAlign w:val="bottom"/>
            <w:hideMark/>
          </w:tcPr>
          <w:p w14:paraId="3D17B783"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909.81</w:t>
            </w:r>
          </w:p>
        </w:tc>
      </w:tr>
      <w:tr w:rsidR="00221E1C" w:rsidRPr="00221E1C" w14:paraId="4C7238D9"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B068C2D" w14:textId="77777777" w:rsidR="00221E1C" w:rsidRPr="00221E1C" w:rsidRDefault="00221E1C" w:rsidP="00221E1C">
            <w:pPr>
              <w:rPr>
                <w:rFonts w:ascii="Calibri" w:hAnsi="Calibri" w:cs="Calibri"/>
                <w:color w:val="000000"/>
              </w:rPr>
            </w:pPr>
            <w:r w:rsidRPr="00221E1C">
              <w:rPr>
                <w:rFonts w:ascii="Calibri" w:hAnsi="Calibri" w:cs="Calibri"/>
                <w:color w:val="000000"/>
              </w:rPr>
              <w:t>rex sole</w:t>
            </w:r>
          </w:p>
        </w:tc>
        <w:tc>
          <w:tcPr>
            <w:tcW w:w="1338" w:type="dxa"/>
            <w:tcBorders>
              <w:top w:val="nil"/>
              <w:left w:val="nil"/>
              <w:bottom w:val="single" w:sz="4" w:space="0" w:color="auto"/>
              <w:right w:val="single" w:sz="4" w:space="0" w:color="auto"/>
            </w:tcBorders>
            <w:shd w:val="clear" w:color="auto" w:fill="auto"/>
            <w:noWrap/>
            <w:vAlign w:val="bottom"/>
            <w:hideMark/>
          </w:tcPr>
          <w:p w14:paraId="553C8053"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62</w:t>
            </w:r>
          </w:p>
        </w:tc>
        <w:tc>
          <w:tcPr>
            <w:tcW w:w="1805" w:type="dxa"/>
            <w:tcBorders>
              <w:top w:val="nil"/>
              <w:left w:val="nil"/>
              <w:bottom w:val="single" w:sz="4" w:space="0" w:color="auto"/>
              <w:right w:val="single" w:sz="4" w:space="0" w:color="auto"/>
            </w:tcBorders>
            <w:shd w:val="clear" w:color="auto" w:fill="auto"/>
            <w:noWrap/>
            <w:vAlign w:val="bottom"/>
            <w:hideMark/>
          </w:tcPr>
          <w:p w14:paraId="0D13D22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011.33</w:t>
            </w:r>
          </w:p>
        </w:tc>
      </w:tr>
      <w:tr w:rsidR="00221E1C" w:rsidRPr="00221E1C" w14:paraId="1D32F9F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54FBC163" w14:textId="77777777" w:rsidR="00221E1C" w:rsidRPr="00221E1C" w:rsidRDefault="00221E1C" w:rsidP="00221E1C">
            <w:pPr>
              <w:rPr>
                <w:rFonts w:ascii="Calibri" w:hAnsi="Calibri" w:cs="Calibri"/>
                <w:color w:val="000000"/>
              </w:rPr>
            </w:pPr>
            <w:r w:rsidRPr="00221E1C">
              <w:rPr>
                <w:rFonts w:ascii="Calibri" w:hAnsi="Calibri" w:cs="Calibri"/>
                <w:color w:val="000000"/>
              </w:rPr>
              <w:t>sablefish</w:t>
            </w:r>
          </w:p>
        </w:tc>
        <w:tc>
          <w:tcPr>
            <w:tcW w:w="1338" w:type="dxa"/>
            <w:tcBorders>
              <w:top w:val="nil"/>
              <w:left w:val="nil"/>
              <w:bottom w:val="single" w:sz="4" w:space="0" w:color="auto"/>
              <w:right w:val="single" w:sz="4" w:space="0" w:color="auto"/>
            </w:tcBorders>
            <w:shd w:val="clear" w:color="auto" w:fill="auto"/>
            <w:noWrap/>
            <w:vAlign w:val="bottom"/>
            <w:hideMark/>
          </w:tcPr>
          <w:p w14:paraId="5936C3A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65</w:t>
            </w:r>
          </w:p>
        </w:tc>
        <w:tc>
          <w:tcPr>
            <w:tcW w:w="1805" w:type="dxa"/>
            <w:tcBorders>
              <w:top w:val="nil"/>
              <w:left w:val="nil"/>
              <w:bottom w:val="single" w:sz="4" w:space="0" w:color="auto"/>
              <w:right w:val="single" w:sz="4" w:space="0" w:color="auto"/>
            </w:tcBorders>
            <w:shd w:val="clear" w:color="auto" w:fill="auto"/>
            <w:noWrap/>
            <w:vAlign w:val="bottom"/>
            <w:hideMark/>
          </w:tcPr>
          <w:p w14:paraId="24FD1C4A"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191.93</w:t>
            </w:r>
          </w:p>
        </w:tc>
      </w:tr>
      <w:tr w:rsidR="00221E1C" w:rsidRPr="00221E1C" w14:paraId="4FB6D58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7ABF2E3"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shortspine</w:t>
            </w:r>
            <w:proofErr w:type="spellEnd"/>
            <w:r w:rsidRPr="00221E1C">
              <w:rPr>
                <w:rFonts w:ascii="Calibri" w:hAnsi="Calibri" w:cs="Calibri"/>
                <w:color w:val="000000"/>
              </w:rPr>
              <w:t xml:space="preserve"> </w:t>
            </w:r>
            <w:proofErr w:type="spellStart"/>
            <w:r w:rsidRPr="00221E1C">
              <w:rPr>
                <w:rFonts w:ascii="Calibri" w:hAnsi="Calibri" w:cs="Calibri"/>
                <w:color w:val="000000"/>
              </w:rPr>
              <w:t>thornyhead</w:t>
            </w:r>
            <w:proofErr w:type="spellEnd"/>
          </w:p>
        </w:tc>
        <w:tc>
          <w:tcPr>
            <w:tcW w:w="1338" w:type="dxa"/>
            <w:tcBorders>
              <w:top w:val="nil"/>
              <w:left w:val="nil"/>
              <w:bottom w:val="single" w:sz="4" w:space="0" w:color="auto"/>
              <w:right w:val="single" w:sz="4" w:space="0" w:color="auto"/>
            </w:tcBorders>
            <w:shd w:val="clear" w:color="auto" w:fill="auto"/>
            <w:noWrap/>
            <w:vAlign w:val="bottom"/>
            <w:hideMark/>
          </w:tcPr>
          <w:p w14:paraId="2A91C1DD"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51</w:t>
            </w:r>
          </w:p>
        </w:tc>
        <w:tc>
          <w:tcPr>
            <w:tcW w:w="1805" w:type="dxa"/>
            <w:tcBorders>
              <w:top w:val="nil"/>
              <w:left w:val="nil"/>
              <w:bottom w:val="single" w:sz="4" w:space="0" w:color="auto"/>
              <w:right w:val="single" w:sz="4" w:space="0" w:color="auto"/>
            </w:tcBorders>
            <w:shd w:val="clear" w:color="auto" w:fill="auto"/>
            <w:noWrap/>
            <w:vAlign w:val="bottom"/>
            <w:hideMark/>
          </w:tcPr>
          <w:p w14:paraId="34C6F521"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690.99</w:t>
            </w:r>
          </w:p>
        </w:tc>
      </w:tr>
      <w:tr w:rsidR="00221E1C" w:rsidRPr="00221E1C" w14:paraId="265C6A95"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342A23B0" w14:textId="77777777" w:rsidR="00221E1C" w:rsidRPr="00221E1C" w:rsidRDefault="00221E1C" w:rsidP="00221E1C">
            <w:pPr>
              <w:rPr>
                <w:rFonts w:ascii="Calibri" w:hAnsi="Calibri" w:cs="Calibri"/>
                <w:color w:val="000000"/>
              </w:rPr>
            </w:pPr>
            <w:r w:rsidRPr="00221E1C">
              <w:rPr>
                <w:rFonts w:ascii="Calibri" w:hAnsi="Calibri" w:cs="Calibri"/>
                <w:color w:val="000000"/>
              </w:rPr>
              <w:t>spiny dogfish</w:t>
            </w:r>
          </w:p>
        </w:tc>
        <w:tc>
          <w:tcPr>
            <w:tcW w:w="1338" w:type="dxa"/>
            <w:tcBorders>
              <w:top w:val="nil"/>
              <w:left w:val="nil"/>
              <w:bottom w:val="single" w:sz="4" w:space="0" w:color="auto"/>
              <w:right w:val="single" w:sz="4" w:space="0" w:color="auto"/>
            </w:tcBorders>
            <w:shd w:val="clear" w:color="auto" w:fill="auto"/>
            <w:noWrap/>
            <w:vAlign w:val="bottom"/>
            <w:hideMark/>
          </w:tcPr>
          <w:p w14:paraId="4FA7DEA5"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28</w:t>
            </w:r>
          </w:p>
        </w:tc>
        <w:tc>
          <w:tcPr>
            <w:tcW w:w="1805" w:type="dxa"/>
            <w:tcBorders>
              <w:top w:val="nil"/>
              <w:left w:val="nil"/>
              <w:bottom w:val="single" w:sz="4" w:space="0" w:color="auto"/>
              <w:right w:val="single" w:sz="4" w:space="0" w:color="auto"/>
            </w:tcBorders>
            <w:shd w:val="clear" w:color="auto" w:fill="auto"/>
            <w:noWrap/>
            <w:vAlign w:val="bottom"/>
            <w:hideMark/>
          </w:tcPr>
          <w:p w14:paraId="76153342"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2819.21</w:t>
            </w:r>
          </w:p>
        </w:tc>
      </w:tr>
      <w:tr w:rsidR="00221E1C" w:rsidRPr="00221E1C" w14:paraId="3BECE68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4271967E" w14:textId="77777777" w:rsidR="00221E1C" w:rsidRPr="00221E1C" w:rsidRDefault="00221E1C" w:rsidP="00221E1C">
            <w:pPr>
              <w:rPr>
                <w:rFonts w:ascii="Calibri" w:hAnsi="Calibri" w:cs="Calibri"/>
                <w:color w:val="000000"/>
              </w:rPr>
            </w:pPr>
            <w:proofErr w:type="spellStart"/>
            <w:r w:rsidRPr="00221E1C">
              <w:rPr>
                <w:rFonts w:ascii="Calibri" w:hAnsi="Calibri" w:cs="Calibri"/>
                <w:color w:val="000000"/>
              </w:rPr>
              <w:t>splitnose</w:t>
            </w:r>
            <w:proofErr w:type="spellEnd"/>
            <w:r w:rsidRPr="00221E1C">
              <w:rPr>
                <w:rFonts w:ascii="Calibri" w:hAnsi="Calibri" w:cs="Calibri"/>
                <w:color w:val="000000"/>
              </w:rPr>
              <w:t xml:space="preserve"> rockfish</w:t>
            </w:r>
          </w:p>
        </w:tc>
        <w:tc>
          <w:tcPr>
            <w:tcW w:w="1338" w:type="dxa"/>
            <w:tcBorders>
              <w:top w:val="nil"/>
              <w:left w:val="nil"/>
              <w:bottom w:val="single" w:sz="4" w:space="0" w:color="auto"/>
              <w:right w:val="single" w:sz="4" w:space="0" w:color="auto"/>
            </w:tcBorders>
            <w:shd w:val="clear" w:color="auto" w:fill="auto"/>
            <w:noWrap/>
            <w:vAlign w:val="bottom"/>
            <w:hideMark/>
          </w:tcPr>
          <w:p w14:paraId="1AA73ABD"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21</w:t>
            </w:r>
          </w:p>
        </w:tc>
        <w:tc>
          <w:tcPr>
            <w:tcW w:w="1805" w:type="dxa"/>
            <w:tcBorders>
              <w:top w:val="nil"/>
              <w:left w:val="nil"/>
              <w:bottom w:val="single" w:sz="4" w:space="0" w:color="auto"/>
              <w:right w:val="single" w:sz="4" w:space="0" w:color="auto"/>
            </w:tcBorders>
            <w:shd w:val="clear" w:color="auto" w:fill="auto"/>
            <w:noWrap/>
            <w:vAlign w:val="bottom"/>
            <w:hideMark/>
          </w:tcPr>
          <w:p w14:paraId="1C852BC5"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2619.62</w:t>
            </w:r>
          </w:p>
        </w:tc>
      </w:tr>
      <w:tr w:rsidR="00221E1C" w:rsidRPr="00221E1C" w14:paraId="65BF7AE4"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0A53B6B6" w14:textId="77777777" w:rsidR="00221E1C" w:rsidRPr="00221E1C" w:rsidRDefault="00221E1C" w:rsidP="00221E1C">
            <w:pPr>
              <w:rPr>
                <w:rFonts w:ascii="Calibri" w:hAnsi="Calibri" w:cs="Calibri"/>
                <w:color w:val="000000"/>
              </w:rPr>
            </w:pPr>
            <w:r w:rsidRPr="00221E1C">
              <w:rPr>
                <w:rFonts w:ascii="Calibri" w:hAnsi="Calibri" w:cs="Calibri"/>
                <w:color w:val="000000"/>
              </w:rPr>
              <w:t>spotted ratfish</w:t>
            </w:r>
          </w:p>
        </w:tc>
        <w:tc>
          <w:tcPr>
            <w:tcW w:w="1338" w:type="dxa"/>
            <w:tcBorders>
              <w:top w:val="nil"/>
              <w:left w:val="nil"/>
              <w:bottom w:val="single" w:sz="4" w:space="0" w:color="auto"/>
              <w:right w:val="single" w:sz="4" w:space="0" w:color="auto"/>
            </w:tcBorders>
            <w:shd w:val="clear" w:color="auto" w:fill="auto"/>
            <w:noWrap/>
            <w:vAlign w:val="bottom"/>
            <w:hideMark/>
          </w:tcPr>
          <w:p w14:paraId="48952169"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50</w:t>
            </w:r>
          </w:p>
        </w:tc>
        <w:tc>
          <w:tcPr>
            <w:tcW w:w="1805" w:type="dxa"/>
            <w:tcBorders>
              <w:top w:val="nil"/>
              <w:left w:val="nil"/>
              <w:bottom w:val="single" w:sz="4" w:space="0" w:color="auto"/>
              <w:right w:val="single" w:sz="4" w:space="0" w:color="auto"/>
            </w:tcBorders>
            <w:shd w:val="clear" w:color="auto" w:fill="auto"/>
            <w:noWrap/>
            <w:vAlign w:val="bottom"/>
            <w:hideMark/>
          </w:tcPr>
          <w:p w14:paraId="1C2F82F4"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617.10</w:t>
            </w:r>
          </w:p>
        </w:tc>
      </w:tr>
      <w:tr w:rsidR="00221E1C" w:rsidRPr="00221E1C" w14:paraId="4329EA11" w14:textId="77777777" w:rsidTr="006F0B46">
        <w:trPr>
          <w:trHeight w:val="320"/>
        </w:trPr>
        <w:tc>
          <w:tcPr>
            <w:tcW w:w="2605" w:type="dxa"/>
            <w:tcBorders>
              <w:top w:val="nil"/>
              <w:left w:val="single" w:sz="4" w:space="0" w:color="auto"/>
              <w:bottom w:val="single" w:sz="4" w:space="0" w:color="auto"/>
              <w:right w:val="single" w:sz="4" w:space="0" w:color="auto"/>
            </w:tcBorders>
            <w:shd w:val="clear" w:color="auto" w:fill="auto"/>
            <w:noWrap/>
            <w:vAlign w:val="bottom"/>
            <w:hideMark/>
          </w:tcPr>
          <w:p w14:paraId="7DDA7C21" w14:textId="77777777" w:rsidR="00221E1C" w:rsidRPr="00221E1C" w:rsidRDefault="00221E1C" w:rsidP="00221E1C">
            <w:pPr>
              <w:rPr>
                <w:rFonts w:ascii="Calibri" w:hAnsi="Calibri" w:cs="Calibri"/>
                <w:color w:val="000000"/>
              </w:rPr>
            </w:pPr>
            <w:r w:rsidRPr="00221E1C">
              <w:rPr>
                <w:rFonts w:ascii="Calibri" w:hAnsi="Calibri" w:cs="Calibri"/>
                <w:color w:val="000000"/>
              </w:rPr>
              <w:t>widow rockfish</w:t>
            </w:r>
          </w:p>
        </w:tc>
        <w:tc>
          <w:tcPr>
            <w:tcW w:w="1338" w:type="dxa"/>
            <w:tcBorders>
              <w:top w:val="nil"/>
              <w:left w:val="nil"/>
              <w:bottom w:val="single" w:sz="4" w:space="0" w:color="auto"/>
              <w:right w:val="single" w:sz="4" w:space="0" w:color="auto"/>
            </w:tcBorders>
            <w:shd w:val="clear" w:color="auto" w:fill="auto"/>
            <w:noWrap/>
            <w:vAlign w:val="bottom"/>
            <w:hideMark/>
          </w:tcPr>
          <w:p w14:paraId="41D8EF21"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0.04</w:t>
            </w:r>
          </w:p>
        </w:tc>
        <w:tc>
          <w:tcPr>
            <w:tcW w:w="1805" w:type="dxa"/>
            <w:tcBorders>
              <w:top w:val="nil"/>
              <w:left w:val="nil"/>
              <w:bottom w:val="single" w:sz="4" w:space="0" w:color="auto"/>
              <w:right w:val="single" w:sz="4" w:space="0" w:color="auto"/>
            </w:tcBorders>
            <w:shd w:val="clear" w:color="auto" w:fill="auto"/>
            <w:noWrap/>
            <w:vAlign w:val="bottom"/>
            <w:hideMark/>
          </w:tcPr>
          <w:p w14:paraId="3A5AA99E" w14:textId="77777777" w:rsidR="00221E1C" w:rsidRPr="00221E1C" w:rsidRDefault="00221E1C" w:rsidP="00221E1C">
            <w:pPr>
              <w:jc w:val="center"/>
              <w:rPr>
                <w:rFonts w:ascii="Calibri" w:hAnsi="Calibri" w:cs="Calibri"/>
                <w:color w:val="000000"/>
              </w:rPr>
            </w:pPr>
            <w:r w:rsidRPr="00221E1C">
              <w:rPr>
                <w:rFonts w:ascii="Calibri" w:hAnsi="Calibri" w:cs="Calibri"/>
                <w:color w:val="000000"/>
              </w:rPr>
              <w:t>1846.20</w:t>
            </w:r>
          </w:p>
        </w:tc>
      </w:tr>
    </w:tbl>
    <w:p w14:paraId="70823621" w14:textId="77777777" w:rsidR="00B6471E" w:rsidRDefault="00B6471E" w:rsidP="00344523">
      <w:pPr>
        <w:spacing w:after="160" w:line="259" w:lineRule="auto"/>
      </w:pPr>
    </w:p>
    <w:p w14:paraId="24013866" w14:textId="77777777" w:rsidR="0008062F" w:rsidRDefault="0008062F" w:rsidP="00344523">
      <w:pPr>
        <w:spacing w:after="160" w:line="259" w:lineRule="auto"/>
      </w:pPr>
    </w:p>
    <w:p w14:paraId="1BAA8B0C" w14:textId="77777777" w:rsidR="002776FC" w:rsidRDefault="002776FC">
      <w:pPr>
        <w:spacing w:after="160" w:line="259" w:lineRule="auto"/>
      </w:pPr>
      <w:r>
        <w:br w:type="page"/>
      </w:r>
    </w:p>
    <w:p w14:paraId="5EE470E4" w14:textId="66BA9A5E" w:rsidR="00344523" w:rsidRDefault="00344523" w:rsidP="00344523">
      <w:pPr>
        <w:spacing w:after="160" w:line="259" w:lineRule="auto"/>
      </w:pPr>
      <w:r>
        <w:lastRenderedPageBreak/>
        <w:t xml:space="preserve">Table S2. </w:t>
      </w:r>
      <w:r w:rsidR="0008062F">
        <w:t>Delta</w:t>
      </w:r>
      <w:r w:rsidR="00FE6373">
        <w:t>-</w:t>
      </w:r>
      <w:r w:rsidR="0008062F">
        <w:t xml:space="preserve">AIC values comparing </w:t>
      </w:r>
      <w:r w:rsidR="00584268">
        <w:t>spatial GLMMs with and without an estimated spatial trend field</w:t>
      </w:r>
      <w:r w:rsidR="00113FD2">
        <w:t xml:space="preserve">. </w:t>
      </w:r>
      <w:r w:rsidR="0008062F">
        <w:t>Delta</w:t>
      </w:r>
      <w:r w:rsidR="00FE6373">
        <w:t>-</w:t>
      </w:r>
      <w:r w:rsidR="0008062F">
        <w:t xml:space="preserve">AIC values are interpreted relative to the best model for each species (0 = most parsimonious model). </w:t>
      </w:r>
    </w:p>
    <w:tbl>
      <w:tblPr>
        <w:tblW w:w="6205" w:type="dxa"/>
        <w:tblLook w:val="04A0" w:firstRow="1" w:lastRow="0" w:firstColumn="1" w:lastColumn="0" w:noHBand="0" w:noVBand="1"/>
      </w:tblPr>
      <w:tblGrid>
        <w:gridCol w:w="2515"/>
        <w:gridCol w:w="2160"/>
        <w:gridCol w:w="1530"/>
      </w:tblGrid>
      <w:tr w:rsidR="006C5485" w:rsidRPr="006C5485" w14:paraId="59B2E3C4" w14:textId="77777777" w:rsidTr="006C5485">
        <w:trPr>
          <w:trHeight w:val="32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A0BD1" w14:textId="77777777" w:rsidR="006C5485" w:rsidRPr="006C5485" w:rsidRDefault="006C5485" w:rsidP="006C5485">
            <w:pPr>
              <w:rPr>
                <w:rFonts w:ascii="Calibri" w:hAnsi="Calibri" w:cs="Calibri"/>
                <w:color w:val="000000"/>
              </w:rPr>
            </w:pPr>
            <w:r w:rsidRPr="006C5485">
              <w:rPr>
                <w:rFonts w:ascii="Calibri" w:hAnsi="Calibri" w:cs="Calibri"/>
                <w:color w:val="000000"/>
              </w:rPr>
              <w:t>Species</w:t>
            </w:r>
          </w:p>
        </w:tc>
        <w:tc>
          <w:tcPr>
            <w:tcW w:w="2160" w:type="dxa"/>
            <w:tcBorders>
              <w:top w:val="single" w:sz="4" w:space="0" w:color="auto"/>
              <w:left w:val="nil"/>
              <w:bottom w:val="single" w:sz="4" w:space="0" w:color="auto"/>
              <w:right w:val="single" w:sz="4" w:space="0" w:color="auto"/>
            </w:tcBorders>
            <w:shd w:val="clear" w:color="auto" w:fill="auto"/>
            <w:noWrap/>
            <w:vAlign w:val="bottom"/>
            <w:hideMark/>
          </w:tcPr>
          <w:p w14:paraId="58F45074" w14:textId="394C2FB9" w:rsidR="006C5485" w:rsidRPr="006C5485" w:rsidRDefault="00584268" w:rsidP="006C5485">
            <w:pPr>
              <w:jc w:val="center"/>
              <w:rPr>
                <w:rFonts w:ascii="Calibri" w:hAnsi="Calibri" w:cs="Calibri"/>
                <w:color w:val="000000"/>
              </w:rPr>
            </w:pPr>
            <w:r>
              <w:rPr>
                <w:rFonts w:ascii="Calibri" w:hAnsi="Calibri" w:cs="Calibri"/>
                <w:color w:val="000000"/>
              </w:rPr>
              <w:t>No spatial trend</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2FBF51D3" w14:textId="77777777" w:rsidR="006C5485" w:rsidRPr="006C5485" w:rsidRDefault="006C5485" w:rsidP="006C5485">
            <w:pPr>
              <w:jc w:val="center"/>
              <w:rPr>
                <w:rFonts w:ascii="Calibri" w:hAnsi="Calibri" w:cs="Calibri"/>
                <w:color w:val="000000"/>
              </w:rPr>
            </w:pPr>
            <w:r w:rsidRPr="006C5485">
              <w:rPr>
                <w:rFonts w:ascii="Calibri" w:hAnsi="Calibri" w:cs="Calibri"/>
                <w:color w:val="000000"/>
              </w:rPr>
              <w:t>Spatial trend</w:t>
            </w:r>
          </w:p>
        </w:tc>
      </w:tr>
      <w:tr w:rsidR="00584268" w:rsidRPr="006C5485" w14:paraId="7C04031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ED8C76C" w14:textId="7E145FB3"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arrowtooth</w:t>
            </w:r>
            <w:proofErr w:type="spellEnd"/>
            <w:r>
              <w:rPr>
                <w:rFonts w:ascii="Calibri" w:hAnsi="Calibri" w:cs="Calibri"/>
                <w:color w:val="000000"/>
                <w:sz w:val="22"/>
                <w:szCs w:val="22"/>
              </w:rPr>
              <w:t xml:space="preserve"> flounder</w:t>
            </w:r>
          </w:p>
        </w:tc>
        <w:tc>
          <w:tcPr>
            <w:tcW w:w="2160" w:type="dxa"/>
            <w:tcBorders>
              <w:top w:val="nil"/>
              <w:left w:val="nil"/>
              <w:bottom w:val="single" w:sz="4" w:space="0" w:color="auto"/>
              <w:right w:val="single" w:sz="4" w:space="0" w:color="auto"/>
            </w:tcBorders>
            <w:shd w:val="clear" w:color="auto" w:fill="auto"/>
            <w:noWrap/>
            <w:vAlign w:val="bottom"/>
            <w:hideMark/>
          </w:tcPr>
          <w:p w14:paraId="1D673F52" w14:textId="1C88BFE3" w:rsidR="00584268" w:rsidRPr="006C5485" w:rsidRDefault="00584268" w:rsidP="00584268">
            <w:pPr>
              <w:jc w:val="center"/>
              <w:rPr>
                <w:rFonts w:ascii="Calibri" w:hAnsi="Calibri" w:cs="Calibri"/>
                <w:color w:val="000000"/>
              </w:rPr>
            </w:pPr>
            <w:r>
              <w:rPr>
                <w:rFonts w:ascii="Calibri" w:hAnsi="Calibri" w:cs="Calibri"/>
                <w:color w:val="000000"/>
                <w:sz w:val="22"/>
                <w:szCs w:val="22"/>
              </w:rPr>
              <w:t>87.10</w:t>
            </w:r>
          </w:p>
        </w:tc>
        <w:tc>
          <w:tcPr>
            <w:tcW w:w="1530" w:type="dxa"/>
            <w:tcBorders>
              <w:top w:val="nil"/>
              <w:left w:val="nil"/>
              <w:bottom w:val="single" w:sz="4" w:space="0" w:color="auto"/>
              <w:right w:val="single" w:sz="4" w:space="0" w:color="auto"/>
            </w:tcBorders>
            <w:shd w:val="clear" w:color="auto" w:fill="auto"/>
            <w:noWrap/>
            <w:vAlign w:val="bottom"/>
            <w:hideMark/>
          </w:tcPr>
          <w:p w14:paraId="1CF4F266" w14:textId="494C8EDC"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11EB2D3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F6EFCE" w14:textId="4A3F871A" w:rsidR="00584268" w:rsidRPr="006C5485" w:rsidRDefault="00584268" w:rsidP="00584268">
            <w:pPr>
              <w:rPr>
                <w:rFonts w:ascii="Calibri" w:hAnsi="Calibri" w:cs="Calibri"/>
                <w:color w:val="000000"/>
              </w:rPr>
            </w:pPr>
            <w:r>
              <w:rPr>
                <w:rFonts w:ascii="Calibri" w:hAnsi="Calibri" w:cs="Calibri"/>
                <w:color w:val="000000"/>
                <w:sz w:val="22"/>
                <w:szCs w:val="22"/>
              </w:rPr>
              <w:t>big skate</w:t>
            </w:r>
          </w:p>
        </w:tc>
        <w:tc>
          <w:tcPr>
            <w:tcW w:w="2160" w:type="dxa"/>
            <w:tcBorders>
              <w:top w:val="nil"/>
              <w:left w:val="nil"/>
              <w:bottom w:val="single" w:sz="4" w:space="0" w:color="auto"/>
              <w:right w:val="single" w:sz="4" w:space="0" w:color="auto"/>
            </w:tcBorders>
            <w:shd w:val="clear" w:color="auto" w:fill="auto"/>
            <w:noWrap/>
            <w:vAlign w:val="bottom"/>
            <w:hideMark/>
          </w:tcPr>
          <w:p w14:paraId="5C5A8E12" w14:textId="55C2FED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9093962" w14:textId="6DE2C442" w:rsidR="00584268" w:rsidRPr="006C5485" w:rsidRDefault="00584268" w:rsidP="00584268">
            <w:pPr>
              <w:jc w:val="center"/>
              <w:rPr>
                <w:rFonts w:ascii="Calibri" w:hAnsi="Calibri" w:cs="Calibri"/>
                <w:color w:val="000000"/>
              </w:rPr>
            </w:pPr>
            <w:r>
              <w:rPr>
                <w:rFonts w:ascii="Calibri" w:hAnsi="Calibri" w:cs="Calibri"/>
                <w:color w:val="000000"/>
                <w:sz w:val="22"/>
                <w:szCs w:val="22"/>
              </w:rPr>
              <w:t>0.81</w:t>
            </w:r>
          </w:p>
        </w:tc>
      </w:tr>
      <w:tr w:rsidR="00584268" w:rsidRPr="006C5485" w14:paraId="11A04116"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322479" w14:textId="41FFFC4B" w:rsidR="00584268" w:rsidRPr="006C5485" w:rsidRDefault="00584268" w:rsidP="00584268">
            <w:pPr>
              <w:rPr>
                <w:rFonts w:ascii="Calibri" w:hAnsi="Calibri" w:cs="Calibri"/>
                <w:color w:val="000000"/>
              </w:rPr>
            </w:pPr>
            <w:r>
              <w:rPr>
                <w:rFonts w:ascii="Calibri" w:hAnsi="Calibri" w:cs="Calibri"/>
                <w:color w:val="000000"/>
                <w:sz w:val="22"/>
                <w:szCs w:val="22"/>
              </w:rPr>
              <w:t>bocaccio</w:t>
            </w:r>
          </w:p>
        </w:tc>
        <w:tc>
          <w:tcPr>
            <w:tcW w:w="2160" w:type="dxa"/>
            <w:tcBorders>
              <w:top w:val="nil"/>
              <w:left w:val="nil"/>
              <w:bottom w:val="single" w:sz="4" w:space="0" w:color="auto"/>
              <w:right w:val="single" w:sz="4" w:space="0" w:color="auto"/>
            </w:tcBorders>
            <w:shd w:val="clear" w:color="auto" w:fill="auto"/>
            <w:noWrap/>
            <w:vAlign w:val="bottom"/>
            <w:hideMark/>
          </w:tcPr>
          <w:p w14:paraId="4CADDDBE" w14:textId="59F86C84" w:rsidR="00584268" w:rsidRPr="006C5485" w:rsidRDefault="00584268" w:rsidP="00584268">
            <w:pPr>
              <w:jc w:val="center"/>
              <w:rPr>
                <w:rFonts w:ascii="Calibri" w:hAnsi="Calibri" w:cs="Calibri"/>
                <w:color w:val="000000"/>
              </w:rPr>
            </w:pPr>
            <w:r>
              <w:rPr>
                <w:rFonts w:ascii="Calibri" w:hAnsi="Calibri" w:cs="Calibri"/>
                <w:color w:val="000000"/>
                <w:sz w:val="22"/>
                <w:szCs w:val="22"/>
              </w:rPr>
              <w:t>6.25</w:t>
            </w:r>
          </w:p>
        </w:tc>
        <w:tc>
          <w:tcPr>
            <w:tcW w:w="1530" w:type="dxa"/>
            <w:tcBorders>
              <w:top w:val="nil"/>
              <w:left w:val="nil"/>
              <w:bottom w:val="single" w:sz="4" w:space="0" w:color="auto"/>
              <w:right w:val="single" w:sz="4" w:space="0" w:color="auto"/>
            </w:tcBorders>
            <w:shd w:val="clear" w:color="auto" w:fill="auto"/>
            <w:noWrap/>
            <w:vAlign w:val="bottom"/>
            <w:hideMark/>
          </w:tcPr>
          <w:p w14:paraId="4520AD2C" w14:textId="6EF957CD"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07EEC2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EDA323" w14:textId="167B8FA1" w:rsidR="00584268" w:rsidRPr="006C5485" w:rsidRDefault="00584268" w:rsidP="00584268">
            <w:pPr>
              <w:rPr>
                <w:rFonts w:ascii="Calibri" w:hAnsi="Calibri" w:cs="Calibri"/>
                <w:color w:val="000000"/>
              </w:rPr>
            </w:pPr>
            <w:r>
              <w:rPr>
                <w:rFonts w:ascii="Calibri" w:hAnsi="Calibri" w:cs="Calibri"/>
                <w:color w:val="000000"/>
                <w:sz w:val="22"/>
                <w:szCs w:val="22"/>
              </w:rPr>
              <w:t>canary rockfish</w:t>
            </w:r>
          </w:p>
        </w:tc>
        <w:tc>
          <w:tcPr>
            <w:tcW w:w="2160" w:type="dxa"/>
            <w:tcBorders>
              <w:top w:val="nil"/>
              <w:left w:val="nil"/>
              <w:bottom w:val="single" w:sz="4" w:space="0" w:color="auto"/>
              <w:right w:val="single" w:sz="4" w:space="0" w:color="auto"/>
            </w:tcBorders>
            <w:shd w:val="clear" w:color="auto" w:fill="auto"/>
            <w:noWrap/>
            <w:vAlign w:val="bottom"/>
            <w:hideMark/>
          </w:tcPr>
          <w:p w14:paraId="76984DC1" w14:textId="03129A06" w:rsidR="00584268" w:rsidRPr="006C5485" w:rsidRDefault="00584268" w:rsidP="00584268">
            <w:pPr>
              <w:jc w:val="center"/>
              <w:rPr>
                <w:rFonts w:ascii="Calibri" w:hAnsi="Calibri" w:cs="Calibri"/>
                <w:color w:val="000000"/>
              </w:rPr>
            </w:pPr>
            <w:r>
              <w:rPr>
                <w:rFonts w:ascii="Calibri" w:hAnsi="Calibri" w:cs="Calibri"/>
                <w:color w:val="000000"/>
                <w:sz w:val="22"/>
                <w:szCs w:val="22"/>
              </w:rPr>
              <w:t>4.55</w:t>
            </w:r>
          </w:p>
        </w:tc>
        <w:tc>
          <w:tcPr>
            <w:tcW w:w="1530" w:type="dxa"/>
            <w:tcBorders>
              <w:top w:val="nil"/>
              <w:left w:val="nil"/>
              <w:bottom w:val="single" w:sz="4" w:space="0" w:color="auto"/>
              <w:right w:val="single" w:sz="4" w:space="0" w:color="auto"/>
            </w:tcBorders>
            <w:shd w:val="clear" w:color="auto" w:fill="auto"/>
            <w:noWrap/>
            <w:vAlign w:val="bottom"/>
            <w:hideMark/>
          </w:tcPr>
          <w:p w14:paraId="4BEBCF5C" w14:textId="7CE0574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12E54B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4FE12E" w14:textId="1FF5EC0C"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darkblotched</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107E5E1C" w14:textId="56297E09" w:rsidR="00584268" w:rsidRPr="006C5485" w:rsidRDefault="00584268" w:rsidP="00584268">
            <w:pPr>
              <w:jc w:val="center"/>
              <w:rPr>
                <w:rFonts w:ascii="Calibri" w:hAnsi="Calibri" w:cs="Calibri"/>
                <w:color w:val="000000"/>
              </w:rPr>
            </w:pPr>
            <w:r>
              <w:rPr>
                <w:rFonts w:ascii="Calibri" w:hAnsi="Calibri" w:cs="Calibri"/>
                <w:color w:val="000000"/>
                <w:sz w:val="22"/>
                <w:szCs w:val="22"/>
              </w:rPr>
              <w:t>6.30</w:t>
            </w:r>
          </w:p>
        </w:tc>
        <w:tc>
          <w:tcPr>
            <w:tcW w:w="1530" w:type="dxa"/>
            <w:tcBorders>
              <w:top w:val="nil"/>
              <w:left w:val="nil"/>
              <w:bottom w:val="single" w:sz="4" w:space="0" w:color="auto"/>
              <w:right w:val="single" w:sz="4" w:space="0" w:color="auto"/>
            </w:tcBorders>
            <w:shd w:val="clear" w:color="auto" w:fill="auto"/>
            <w:noWrap/>
            <w:vAlign w:val="bottom"/>
            <w:hideMark/>
          </w:tcPr>
          <w:p w14:paraId="5AED0038" w14:textId="582B78E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DA3824C"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742BD8" w14:textId="5DA95B3B" w:rsidR="00584268" w:rsidRPr="006C5485" w:rsidRDefault="00584268" w:rsidP="00584268">
            <w:pPr>
              <w:rPr>
                <w:rFonts w:ascii="Calibri" w:hAnsi="Calibri" w:cs="Calibri"/>
                <w:color w:val="000000"/>
              </w:rPr>
            </w:pPr>
            <w:r>
              <w:rPr>
                <w:rFonts w:ascii="Calibri" w:hAnsi="Calibri" w:cs="Calibri"/>
                <w:color w:val="000000"/>
                <w:sz w:val="22"/>
                <w:szCs w:val="22"/>
              </w:rPr>
              <w:t>Dover sole</w:t>
            </w:r>
          </w:p>
        </w:tc>
        <w:tc>
          <w:tcPr>
            <w:tcW w:w="2160" w:type="dxa"/>
            <w:tcBorders>
              <w:top w:val="nil"/>
              <w:left w:val="nil"/>
              <w:bottom w:val="single" w:sz="4" w:space="0" w:color="auto"/>
              <w:right w:val="single" w:sz="4" w:space="0" w:color="auto"/>
            </w:tcBorders>
            <w:shd w:val="clear" w:color="auto" w:fill="auto"/>
            <w:noWrap/>
            <w:vAlign w:val="bottom"/>
            <w:hideMark/>
          </w:tcPr>
          <w:p w14:paraId="78C2EEFB" w14:textId="2129B1D2" w:rsidR="00584268" w:rsidRPr="006C5485" w:rsidRDefault="00584268" w:rsidP="00584268">
            <w:pPr>
              <w:jc w:val="center"/>
              <w:rPr>
                <w:rFonts w:ascii="Calibri" w:hAnsi="Calibri" w:cs="Calibri"/>
                <w:color w:val="000000"/>
              </w:rPr>
            </w:pPr>
            <w:r>
              <w:rPr>
                <w:rFonts w:ascii="Calibri" w:hAnsi="Calibri" w:cs="Calibri"/>
                <w:color w:val="000000"/>
                <w:sz w:val="22"/>
                <w:szCs w:val="22"/>
              </w:rPr>
              <w:t>88.24</w:t>
            </w:r>
          </w:p>
        </w:tc>
        <w:tc>
          <w:tcPr>
            <w:tcW w:w="1530" w:type="dxa"/>
            <w:tcBorders>
              <w:top w:val="nil"/>
              <w:left w:val="nil"/>
              <w:bottom w:val="single" w:sz="4" w:space="0" w:color="auto"/>
              <w:right w:val="single" w:sz="4" w:space="0" w:color="auto"/>
            </w:tcBorders>
            <w:shd w:val="clear" w:color="auto" w:fill="auto"/>
            <w:noWrap/>
            <w:vAlign w:val="bottom"/>
            <w:hideMark/>
          </w:tcPr>
          <w:p w14:paraId="69571A94" w14:textId="6A6818B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2798A0B"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CA71FB" w14:textId="384AE0C6" w:rsidR="00584268" w:rsidRPr="006C5485" w:rsidRDefault="00584268" w:rsidP="00584268">
            <w:pPr>
              <w:rPr>
                <w:rFonts w:ascii="Calibri" w:hAnsi="Calibri" w:cs="Calibri"/>
                <w:color w:val="000000"/>
              </w:rPr>
            </w:pPr>
            <w:r>
              <w:rPr>
                <w:rFonts w:ascii="Calibri" w:hAnsi="Calibri" w:cs="Calibri"/>
                <w:color w:val="000000"/>
                <w:sz w:val="22"/>
                <w:szCs w:val="22"/>
              </w:rPr>
              <w:t>English sole</w:t>
            </w:r>
          </w:p>
        </w:tc>
        <w:tc>
          <w:tcPr>
            <w:tcW w:w="2160" w:type="dxa"/>
            <w:tcBorders>
              <w:top w:val="nil"/>
              <w:left w:val="nil"/>
              <w:bottom w:val="single" w:sz="4" w:space="0" w:color="auto"/>
              <w:right w:val="single" w:sz="4" w:space="0" w:color="auto"/>
            </w:tcBorders>
            <w:shd w:val="clear" w:color="auto" w:fill="auto"/>
            <w:noWrap/>
            <w:vAlign w:val="bottom"/>
            <w:hideMark/>
          </w:tcPr>
          <w:p w14:paraId="358371E4" w14:textId="646D5DC3" w:rsidR="00584268" w:rsidRPr="006C5485" w:rsidRDefault="00584268" w:rsidP="00584268">
            <w:pPr>
              <w:jc w:val="center"/>
              <w:rPr>
                <w:rFonts w:ascii="Calibri" w:hAnsi="Calibri" w:cs="Calibri"/>
                <w:color w:val="000000"/>
              </w:rPr>
            </w:pPr>
            <w:r>
              <w:rPr>
                <w:rFonts w:ascii="Calibri" w:hAnsi="Calibri" w:cs="Calibri"/>
                <w:color w:val="000000"/>
                <w:sz w:val="22"/>
                <w:szCs w:val="22"/>
              </w:rPr>
              <w:t>45.79</w:t>
            </w:r>
          </w:p>
        </w:tc>
        <w:tc>
          <w:tcPr>
            <w:tcW w:w="1530" w:type="dxa"/>
            <w:tcBorders>
              <w:top w:val="nil"/>
              <w:left w:val="nil"/>
              <w:bottom w:val="single" w:sz="4" w:space="0" w:color="auto"/>
              <w:right w:val="single" w:sz="4" w:space="0" w:color="auto"/>
            </w:tcBorders>
            <w:shd w:val="clear" w:color="auto" w:fill="auto"/>
            <w:noWrap/>
            <w:vAlign w:val="bottom"/>
            <w:hideMark/>
          </w:tcPr>
          <w:p w14:paraId="0EB50B27" w14:textId="344900DF"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670277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B1AEA7" w14:textId="4C8783CE" w:rsidR="00584268" w:rsidRPr="006C5485" w:rsidRDefault="00584268" w:rsidP="00584268">
            <w:pPr>
              <w:rPr>
                <w:rFonts w:ascii="Calibri" w:hAnsi="Calibri" w:cs="Calibri"/>
                <w:color w:val="000000"/>
              </w:rPr>
            </w:pPr>
            <w:r>
              <w:rPr>
                <w:rFonts w:ascii="Calibri" w:hAnsi="Calibri" w:cs="Calibri"/>
                <w:color w:val="000000"/>
                <w:sz w:val="22"/>
                <w:szCs w:val="22"/>
              </w:rPr>
              <w:t>lingcod</w:t>
            </w:r>
          </w:p>
        </w:tc>
        <w:tc>
          <w:tcPr>
            <w:tcW w:w="2160" w:type="dxa"/>
            <w:tcBorders>
              <w:top w:val="nil"/>
              <w:left w:val="nil"/>
              <w:bottom w:val="single" w:sz="4" w:space="0" w:color="auto"/>
              <w:right w:val="single" w:sz="4" w:space="0" w:color="auto"/>
            </w:tcBorders>
            <w:shd w:val="clear" w:color="auto" w:fill="auto"/>
            <w:noWrap/>
            <w:vAlign w:val="bottom"/>
            <w:hideMark/>
          </w:tcPr>
          <w:p w14:paraId="0A85EA4E" w14:textId="57446835" w:rsidR="00584268" w:rsidRPr="006C5485" w:rsidRDefault="00584268" w:rsidP="00584268">
            <w:pPr>
              <w:jc w:val="center"/>
              <w:rPr>
                <w:rFonts w:ascii="Calibri" w:hAnsi="Calibri" w:cs="Calibri"/>
                <w:color w:val="000000"/>
              </w:rPr>
            </w:pPr>
            <w:r>
              <w:rPr>
                <w:rFonts w:ascii="Calibri" w:hAnsi="Calibri" w:cs="Calibri"/>
                <w:color w:val="000000"/>
                <w:sz w:val="22"/>
                <w:szCs w:val="22"/>
              </w:rPr>
              <w:t>3.43</w:t>
            </w:r>
          </w:p>
        </w:tc>
        <w:tc>
          <w:tcPr>
            <w:tcW w:w="1530" w:type="dxa"/>
            <w:tcBorders>
              <w:top w:val="nil"/>
              <w:left w:val="nil"/>
              <w:bottom w:val="single" w:sz="4" w:space="0" w:color="auto"/>
              <w:right w:val="single" w:sz="4" w:space="0" w:color="auto"/>
            </w:tcBorders>
            <w:shd w:val="clear" w:color="auto" w:fill="auto"/>
            <w:noWrap/>
            <w:vAlign w:val="bottom"/>
            <w:hideMark/>
          </w:tcPr>
          <w:p w14:paraId="4E7A5733" w14:textId="26B38095"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EBFFD0"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A66482" w14:textId="1279956E" w:rsidR="00584268" w:rsidRPr="006C5485" w:rsidRDefault="00584268" w:rsidP="00584268">
            <w:pPr>
              <w:rPr>
                <w:rFonts w:ascii="Calibri" w:hAnsi="Calibri" w:cs="Calibri"/>
                <w:color w:val="000000"/>
              </w:rPr>
            </w:pPr>
            <w:r>
              <w:rPr>
                <w:rFonts w:ascii="Calibri" w:hAnsi="Calibri" w:cs="Calibri"/>
                <w:color w:val="000000"/>
                <w:sz w:val="22"/>
                <w:szCs w:val="22"/>
              </w:rPr>
              <w:t>longnose skate</w:t>
            </w:r>
          </w:p>
        </w:tc>
        <w:tc>
          <w:tcPr>
            <w:tcW w:w="2160" w:type="dxa"/>
            <w:tcBorders>
              <w:top w:val="nil"/>
              <w:left w:val="nil"/>
              <w:bottom w:val="single" w:sz="4" w:space="0" w:color="auto"/>
              <w:right w:val="single" w:sz="4" w:space="0" w:color="auto"/>
            </w:tcBorders>
            <w:shd w:val="clear" w:color="auto" w:fill="auto"/>
            <w:noWrap/>
            <w:vAlign w:val="bottom"/>
            <w:hideMark/>
          </w:tcPr>
          <w:p w14:paraId="256AA120" w14:textId="3D2DBC10" w:rsidR="00584268" w:rsidRPr="006C5485" w:rsidRDefault="00584268" w:rsidP="00584268">
            <w:pPr>
              <w:jc w:val="center"/>
              <w:rPr>
                <w:rFonts w:ascii="Calibri" w:hAnsi="Calibri" w:cs="Calibri"/>
                <w:color w:val="000000"/>
              </w:rPr>
            </w:pPr>
            <w:r>
              <w:rPr>
                <w:rFonts w:ascii="Calibri" w:hAnsi="Calibri" w:cs="Calibri"/>
                <w:color w:val="000000"/>
                <w:sz w:val="22"/>
                <w:szCs w:val="22"/>
              </w:rPr>
              <w:t>28.43</w:t>
            </w:r>
          </w:p>
        </w:tc>
        <w:tc>
          <w:tcPr>
            <w:tcW w:w="1530" w:type="dxa"/>
            <w:tcBorders>
              <w:top w:val="nil"/>
              <w:left w:val="nil"/>
              <w:bottom w:val="single" w:sz="4" w:space="0" w:color="auto"/>
              <w:right w:val="single" w:sz="4" w:space="0" w:color="auto"/>
            </w:tcBorders>
            <w:shd w:val="clear" w:color="auto" w:fill="auto"/>
            <w:noWrap/>
            <w:vAlign w:val="bottom"/>
            <w:hideMark/>
          </w:tcPr>
          <w:p w14:paraId="06B4108F" w14:textId="410C766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0F3671A3"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66C27A" w14:textId="3E526154" w:rsidR="00584268" w:rsidRPr="006C5485" w:rsidRDefault="00584268" w:rsidP="00584268">
            <w:pPr>
              <w:rPr>
                <w:rFonts w:ascii="Calibri" w:hAnsi="Calibri" w:cs="Calibri"/>
                <w:color w:val="000000"/>
              </w:rPr>
            </w:pPr>
            <w:r>
              <w:rPr>
                <w:rFonts w:ascii="Calibri" w:hAnsi="Calibri" w:cs="Calibri"/>
                <w:color w:val="000000"/>
                <w:sz w:val="22"/>
                <w:szCs w:val="22"/>
              </w:rPr>
              <w:t>Pacific halibut</w:t>
            </w:r>
          </w:p>
        </w:tc>
        <w:tc>
          <w:tcPr>
            <w:tcW w:w="2160" w:type="dxa"/>
            <w:tcBorders>
              <w:top w:val="nil"/>
              <w:left w:val="nil"/>
              <w:bottom w:val="single" w:sz="4" w:space="0" w:color="auto"/>
              <w:right w:val="single" w:sz="4" w:space="0" w:color="auto"/>
            </w:tcBorders>
            <w:shd w:val="clear" w:color="auto" w:fill="auto"/>
            <w:noWrap/>
            <w:vAlign w:val="bottom"/>
            <w:hideMark/>
          </w:tcPr>
          <w:p w14:paraId="003F8529" w14:textId="5674AE10"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c>
          <w:tcPr>
            <w:tcW w:w="1530" w:type="dxa"/>
            <w:tcBorders>
              <w:top w:val="nil"/>
              <w:left w:val="nil"/>
              <w:bottom w:val="single" w:sz="4" w:space="0" w:color="auto"/>
              <w:right w:val="single" w:sz="4" w:space="0" w:color="auto"/>
            </w:tcBorders>
            <w:shd w:val="clear" w:color="auto" w:fill="auto"/>
            <w:noWrap/>
            <w:vAlign w:val="bottom"/>
            <w:hideMark/>
          </w:tcPr>
          <w:p w14:paraId="1FE42A46" w14:textId="0A3663B1" w:rsidR="00584268" w:rsidRPr="006C5485" w:rsidRDefault="00584268" w:rsidP="00584268">
            <w:pPr>
              <w:jc w:val="center"/>
              <w:rPr>
                <w:rFonts w:ascii="Calibri" w:hAnsi="Calibri" w:cs="Calibri"/>
                <w:color w:val="000000"/>
              </w:rPr>
            </w:pPr>
            <w:r>
              <w:rPr>
                <w:rFonts w:ascii="Calibri" w:hAnsi="Calibri" w:cs="Calibri"/>
                <w:color w:val="000000"/>
                <w:sz w:val="22"/>
                <w:szCs w:val="22"/>
              </w:rPr>
              <w:t>1.90</w:t>
            </w:r>
          </w:p>
        </w:tc>
      </w:tr>
      <w:tr w:rsidR="00584268" w:rsidRPr="006C5485" w14:paraId="0D914FD7"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B2308A" w14:textId="5143EFA4" w:rsidR="00584268" w:rsidRPr="006C5485" w:rsidRDefault="00584268" w:rsidP="00584268">
            <w:pPr>
              <w:rPr>
                <w:rFonts w:ascii="Calibri" w:hAnsi="Calibri" w:cs="Calibri"/>
                <w:color w:val="000000"/>
              </w:rPr>
            </w:pPr>
            <w:r>
              <w:rPr>
                <w:rFonts w:ascii="Calibri" w:hAnsi="Calibri" w:cs="Calibri"/>
                <w:color w:val="000000"/>
                <w:sz w:val="22"/>
                <w:szCs w:val="22"/>
              </w:rPr>
              <w:t>Pacific ocean perch</w:t>
            </w:r>
          </w:p>
        </w:tc>
        <w:tc>
          <w:tcPr>
            <w:tcW w:w="2160" w:type="dxa"/>
            <w:tcBorders>
              <w:top w:val="nil"/>
              <w:left w:val="nil"/>
              <w:bottom w:val="single" w:sz="4" w:space="0" w:color="auto"/>
              <w:right w:val="single" w:sz="4" w:space="0" w:color="auto"/>
            </w:tcBorders>
            <w:shd w:val="clear" w:color="auto" w:fill="auto"/>
            <w:noWrap/>
            <w:vAlign w:val="bottom"/>
            <w:hideMark/>
          </w:tcPr>
          <w:p w14:paraId="6CFCEC0E" w14:textId="4C8A9C18" w:rsidR="00584268" w:rsidRPr="006C5485" w:rsidRDefault="00584268" w:rsidP="00584268">
            <w:pPr>
              <w:jc w:val="center"/>
              <w:rPr>
                <w:rFonts w:ascii="Calibri" w:hAnsi="Calibri" w:cs="Calibri"/>
                <w:color w:val="000000"/>
              </w:rPr>
            </w:pPr>
            <w:r>
              <w:rPr>
                <w:rFonts w:ascii="Calibri" w:hAnsi="Calibri" w:cs="Calibri"/>
                <w:color w:val="000000"/>
                <w:sz w:val="22"/>
                <w:szCs w:val="22"/>
              </w:rPr>
              <w:t>0.67</w:t>
            </w:r>
          </w:p>
        </w:tc>
        <w:tc>
          <w:tcPr>
            <w:tcW w:w="1530" w:type="dxa"/>
            <w:tcBorders>
              <w:top w:val="nil"/>
              <w:left w:val="nil"/>
              <w:bottom w:val="single" w:sz="4" w:space="0" w:color="auto"/>
              <w:right w:val="single" w:sz="4" w:space="0" w:color="auto"/>
            </w:tcBorders>
            <w:shd w:val="clear" w:color="auto" w:fill="auto"/>
            <w:noWrap/>
            <w:vAlign w:val="bottom"/>
            <w:hideMark/>
          </w:tcPr>
          <w:p w14:paraId="3DF8D1B1" w14:textId="34A0534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A16F8C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6037F6" w14:textId="590D4B3F"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petrale</w:t>
            </w:r>
            <w:proofErr w:type="spellEnd"/>
            <w:r>
              <w:rPr>
                <w:rFonts w:ascii="Calibri" w:hAnsi="Calibri" w:cs="Calibri"/>
                <w:color w:val="000000"/>
                <w:sz w:val="22"/>
                <w:szCs w:val="22"/>
              </w:rPr>
              <w:t xml:space="preserve"> sole</w:t>
            </w:r>
          </w:p>
        </w:tc>
        <w:tc>
          <w:tcPr>
            <w:tcW w:w="2160" w:type="dxa"/>
            <w:tcBorders>
              <w:top w:val="nil"/>
              <w:left w:val="nil"/>
              <w:bottom w:val="single" w:sz="4" w:space="0" w:color="auto"/>
              <w:right w:val="single" w:sz="4" w:space="0" w:color="auto"/>
            </w:tcBorders>
            <w:shd w:val="clear" w:color="auto" w:fill="auto"/>
            <w:noWrap/>
            <w:vAlign w:val="bottom"/>
            <w:hideMark/>
          </w:tcPr>
          <w:p w14:paraId="204FD653" w14:textId="74CF966D" w:rsidR="00584268" w:rsidRPr="006C5485" w:rsidRDefault="00584268" w:rsidP="00584268">
            <w:pPr>
              <w:jc w:val="center"/>
              <w:rPr>
                <w:rFonts w:ascii="Calibri" w:hAnsi="Calibri" w:cs="Calibri"/>
                <w:color w:val="000000"/>
              </w:rPr>
            </w:pPr>
            <w:r>
              <w:rPr>
                <w:rFonts w:ascii="Calibri" w:hAnsi="Calibri" w:cs="Calibri"/>
                <w:color w:val="000000"/>
                <w:sz w:val="22"/>
                <w:szCs w:val="22"/>
              </w:rPr>
              <w:t>25.87</w:t>
            </w:r>
          </w:p>
        </w:tc>
        <w:tc>
          <w:tcPr>
            <w:tcW w:w="1530" w:type="dxa"/>
            <w:tcBorders>
              <w:top w:val="nil"/>
              <w:left w:val="nil"/>
              <w:bottom w:val="single" w:sz="4" w:space="0" w:color="auto"/>
              <w:right w:val="single" w:sz="4" w:space="0" w:color="auto"/>
            </w:tcBorders>
            <w:shd w:val="clear" w:color="auto" w:fill="auto"/>
            <w:noWrap/>
            <w:vAlign w:val="bottom"/>
            <w:hideMark/>
          </w:tcPr>
          <w:p w14:paraId="31DDEE98" w14:textId="2FA84E3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230149DF"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53205E" w14:textId="4B12C313" w:rsidR="00584268" w:rsidRPr="006C5485" w:rsidRDefault="00584268" w:rsidP="00584268">
            <w:pPr>
              <w:rPr>
                <w:rFonts w:ascii="Calibri" w:hAnsi="Calibri" w:cs="Calibri"/>
                <w:color w:val="000000"/>
              </w:rPr>
            </w:pPr>
            <w:r>
              <w:rPr>
                <w:rFonts w:ascii="Calibri" w:hAnsi="Calibri" w:cs="Calibri"/>
                <w:color w:val="000000"/>
                <w:sz w:val="22"/>
                <w:szCs w:val="22"/>
              </w:rPr>
              <w:t>rex sole</w:t>
            </w:r>
          </w:p>
        </w:tc>
        <w:tc>
          <w:tcPr>
            <w:tcW w:w="2160" w:type="dxa"/>
            <w:tcBorders>
              <w:top w:val="nil"/>
              <w:left w:val="nil"/>
              <w:bottom w:val="single" w:sz="4" w:space="0" w:color="auto"/>
              <w:right w:val="single" w:sz="4" w:space="0" w:color="auto"/>
            </w:tcBorders>
            <w:shd w:val="clear" w:color="auto" w:fill="auto"/>
            <w:noWrap/>
            <w:vAlign w:val="bottom"/>
            <w:hideMark/>
          </w:tcPr>
          <w:p w14:paraId="660D9ED2" w14:textId="0E28E21F" w:rsidR="00584268" w:rsidRPr="006C5485" w:rsidRDefault="00584268" w:rsidP="00584268">
            <w:pPr>
              <w:jc w:val="center"/>
              <w:rPr>
                <w:rFonts w:ascii="Calibri" w:hAnsi="Calibri" w:cs="Calibri"/>
                <w:color w:val="000000"/>
              </w:rPr>
            </w:pPr>
            <w:r>
              <w:rPr>
                <w:rFonts w:ascii="Calibri" w:hAnsi="Calibri" w:cs="Calibri"/>
                <w:color w:val="000000"/>
                <w:sz w:val="22"/>
                <w:szCs w:val="22"/>
              </w:rPr>
              <w:t>88.61</w:t>
            </w:r>
          </w:p>
        </w:tc>
        <w:tc>
          <w:tcPr>
            <w:tcW w:w="1530" w:type="dxa"/>
            <w:tcBorders>
              <w:top w:val="nil"/>
              <w:left w:val="nil"/>
              <w:bottom w:val="single" w:sz="4" w:space="0" w:color="auto"/>
              <w:right w:val="single" w:sz="4" w:space="0" w:color="auto"/>
            </w:tcBorders>
            <w:shd w:val="clear" w:color="auto" w:fill="auto"/>
            <w:noWrap/>
            <w:vAlign w:val="bottom"/>
            <w:hideMark/>
          </w:tcPr>
          <w:p w14:paraId="3392D4FA" w14:textId="6CCD4199"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4A14689"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7BBBB1" w14:textId="41827314" w:rsidR="00584268" w:rsidRPr="006C5485" w:rsidRDefault="00584268" w:rsidP="00584268">
            <w:pPr>
              <w:rPr>
                <w:rFonts w:ascii="Calibri" w:hAnsi="Calibri" w:cs="Calibri"/>
                <w:color w:val="000000"/>
              </w:rPr>
            </w:pPr>
            <w:r>
              <w:rPr>
                <w:rFonts w:ascii="Calibri" w:hAnsi="Calibri" w:cs="Calibri"/>
                <w:color w:val="000000"/>
                <w:sz w:val="22"/>
                <w:szCs w:val="22"/>
              </w:rPr>
              <w:t>sablefish</w:t>
            </w:r>
          </w:p>
        </w:tc>
        <w:tc>
          <w:tcPr>
            <w:tcW w:w="2160" w:type="dxa"/>
            <w:tcBorders>
              <w:top w:val="nil"/>
              <w:left w:val="nil"/>
              <w:bottom w:val="single" w:sz="4" w:space="0" w:color="auto"/>
              <w:right w:val="single" w:sz="4" w:space="0" w:color="auto"/>
            </w:tcBorders>
            <w:shd w:val="clear" w:color="auto" w:fill="auto"/>
            <w:noWrap/>
            <w:vAlign w:val="bottom"/>
            <w:hideMark/>
          </w:tcPr>
          <w:p w14:paraId="3CDC3A4F" w14:textId="572508EB" w:rsidR="00584268" w:rsidRPr="006C5485" w:rsidRDefault="00584268" w:rsidP="00584268">
            <w:pPr>
              <w:jc w:val="center"/>
              <w:rPr>
                <w:rFonts w:ascii="Calibri" w:hAnsi="Calibri" w:cs="Calibri"/>
                <w:color w:val="000000"/>
              </w:rPr>
            </w:pPr>
            <w:r>
              <w:rPr>
                <w:rFonts w:ascii="Calibri" w:hAnsi="Calibri" w:cs="Calibri"/>
                <w:color w:val="000000"/>
                <w:sz w:val="22"/>
                <w:szCs w:val="22"/>
              </w:rPr>
              <w:t>20.23</w:t>
            </w:r>
          </w:p>
        </w:tc>
        <w:tc>
          <w:tcPr>
            <w:tcW w:w="1530" w:type="dxa"/>
            <w:tcBorders>
              <w:top w:val="nil"/>
              <w:left w:val="nil"/>
              <w:bottom w:val="single" w:sz="4" w:space="0" w:color="auto"/>
              <w:right w:val="single" w:sz="4" w:space="0" w:color="auto"/>
            </w:tcBorders>
            <w:shd w:val="clear" w:color="auto" w:fill="auto"/>
            <w:noWrap/>
            <w:vAlign w:val="bottom"/>
            <w:hideMark/>
          </w:tcPr>
          <w:p w14:paraId="67B5CDB3" w14:textId="5885445E"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42D237B1"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1BCEEE" w14:textId="13829021"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hortspin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hornyhead</w:t>
            </w:r>
            <w:proofErr w:type="spellEnd"/>
          </w:p>
        </w:tc>
        <w:tc>
          <w:tcPr>
            <w:tcW w:w="2160" w:type="dxa"/>
            <w:tcBorders>
              <w:top w:val="nil"/>
              <w:left w:val="nil"/>
              <w:bottom w:val="single" w:sz="4" w:space="0" w:color="auto"/>
              <w:right w:val="single" w:sz="4" w:space="0" w:color="auto"/>
            </w:tcBorders>
            <w:shd w:val="clear" w:color="auto" w:fill="auto"/>
            <w:noWrap/>
            <w:vAlign w:val="bottom"/>
            <w:hideMark/>
          </w:tcPr>
          <w:p w14:paraId="17DE8683" w14:textId="348B0B65" w:rsidR="00584268" w:rsidRPr="006C5485" w:rsidRDefault="00584268" w:rsidP="00584268">
            <w:pPr>
              <w:jc w:val="center"/>
              <w:rPr>
                <w:rFonts w:ascii="Calibri" w:hAnsi="Calibri" w:cs="Calibri"/>
                <w:color w:val="000000"/>
              </w:rPr>
            </w:pPr>
            <w:r>
              <w:rPr>
                <w:rFonts w:ascii="Calibri" w:hAnsi="Calibri" w:cs="Calibri"/>
                <w:color w:val="000000"/>
                <w:sz w:val="22"/>
                <w:szCs w:val="22"/>
              </w:rPr>
              <w:t>35.38</w:t>
            </w:r>
          </w:p>
        </w:tc>
        <w:tc>
          <w:tcPr>
            <w:tcW w:w="1530" w:type="dxa"/>
            <w:tcBorders>
              <w:top w:val="nil"/>
              <w:left w:val="nil"/>
              <w:bottom w:val="single" w:sz="4" w:space="0" w:color="auto"/>
              <w:right w:val="single" w:sz="4" w:space="0" w:color="auto"/>
            </w:tcBorders>
            <w:shd w:val="clear" w:color="auto" w:fill="auto"/>
            <w:noWrap/>
            <w:vAlign w:val="bottom"/>
            <w:hideMark/>
          </w:tcPr>
          <w:p w14:paraId="4EDB016B" w14:textId="385A8973"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622287C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AF68A1" w14:textId="3A0E89B3" w:rsidR="00584268" w:rsidRPr="006C5485" w:rsidRDefault="00584268" w:rsidP="00584268">
            <w:pPr>
              <w:rPr>
                <w:rFonts w:ascii="Calibri" w:hAnsi="Calibri" w:cs="Calibri"/>
                <w:color w:val="000000"/>
              </w:rPr>
            </w:pPr>
            <w:r>
              <w:rPr>
                <w:rFonts w:ascii="Calibri" w:hAnsi="Calibri" w:cs="Calibri"/>
                <w:color w:val="000000"/>
                <w:sz w:val="22"/>
                <w:szCs w:val="22"/>
              </w:rPr>
              <w:t>spiny dogfish</w:t>
            </w:r>
          </w:p>
        </w:tc>
        <w:tc>
          <w:tcPr>
            <w:tcW w:w="2160" w:type="dxa"/>
            <w:tcBorders>
              <w:top w:val="nil"/>
              <w:left w:val="nil"/>
              <w:bottom w:val="single" w:sz="4" w:space="0" w:color="auto"/>
              <w:right w:val="single" w:sz="4" w:space="0" w:color="auto"/>
            </w:tcBorders>
            <w:shd w:val="clear" w:color="auto" w:fill="auto"/>
            <w:noWrap/>
            <w:vAlign w:val="bottom"/>
            <w:hideMark/>
          </w:tcPr>
          <w:p w14:paraId="054DAE7A" w14:textId="62E7CC3E" w:rsidR="00584268" w:rsidRPr="006C5485" w:rsidRDefault="00584268" w:rsidP="00584268">
            <w:pPr>
              <w:jc w:val="center"/>
              <w:rPr>
                <w:rFonts w:ascii="Calibri" w:hAnsi="Calibri" w:cs="Calibri"/>
                <w:color w:val="000000"/>
              </w:rPr>
            </w:pPr>
            <w:r>
              <w:rPr>
                <w:rFonts w:ascii="Calibri" w:hAnsi="Calibri" w:cs="Calibri"/>
                <w:color w:val="000000"/>
                <w:sz w:val="22"/>
                <w:szCs w:val="22"/>
              </w:rPr>
              <w:t>38.58</w:t>
            </w:r>
          </w:p>
        </w:tc>
        <w:tc>
          <w:tcPr>
            <w:tcW w:w="1530" w:type="dxa"/>
            <w:tcBorders>
              <w:top w:val="nil"/>
              <w:left w:val="nil"/>
              <w:bottom w:val="single" w:sz="4" w:space="0" w:color="auto"/>
              <w:right w:val="single" w:sz="4" w:space="0" w:color="auto"/>
            </w:tcBorders>
            <w:shd w:val="clear" w:color="auto" w:fill="auto"/>
            <w:noWrap/>
            <w:vAlign w:val="bottom"/>
            <w:hideMark/>
          </w:tcPr>
          <w:p w14:paraId="102B2476" w14:textId="3B6646F2"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5B785984"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C0A182" w14:textId="251C3EDB" w:rsidR="00584268" w:rsidRPr="006C5485" w:rsidRDefault="00584268" w:rsidP="00584268">
            <w:pPr>
              <w:rPr>
                <w:rFonts w:ascii="Calibri" w:hAnsi="Calibri" w:cs="Calibri"/>
                <w:color w:val="000000"/>
              </w:rPr>
            </w:pPr>
            <w:proofErr w:type="spellStart"/>
            <w:r>
              <w:rPr>
                <w:rFonts w:ascii="Calibri" w:hAnsi="Calibri" w:cs="Calibri"/>
                <w:color w:val="000000"/>
                <w:sz w:val="22"/>
                <w:szCs w:val="22"/>
              </w:rPr>
              <w:t>splitnose</w:t>
            </w:r>
            <w:proofErr w:type="spellEnd"/>
            <w:r>
              <w:rPr>
                <w:rFonts w:ascii="Calibri" w:hAnsi="Calibri" w:cs="Calibri"/>
                <w:color w:val="000000"/>
                <w:sz w:val="22"/>
                <w:szCs w:val="22"/>
              </w:rPr>
              <w:t xml:space="preserve"> rockfish</w:t>
            </w:r>
          </w:p>
        </w:tc>
        <w:tc>
          <w:tcPr>
            <w:tcW w:w="2160" w:type="dxa"/>
            <w:tcBorders>
              <w:top w:val="nil"/>
              <w:left w:val="nil"/>
              <w:bottom w:val="single" w:sz="4" w:space="0" w:color="auto"/>
              <w:right w:val="single" w:sz="4" w:space="0" w:color="auto"/>
            </w:tcBorders>
            <w:shd w:val="clear" w:color="auto" w:fill="auto"/>
            <w:noWrap/>
            <w:vAlign w:val="bottom"/>
            <w:hideMark/>
          </w:tcPr>
          <w:p w14:paraId="3600D07E" w14:textId="7F58BB1F" w:rsidR="00584268" w:rsidRPr="006C5485" w:rsidRDefault="00584268" w:rsidP="00584268">
            <w:pPr>
              <w:jc w:val="center"/>
              <w:rPr>
                <w:rFonts w:ascii="Calibri" w:hAnsi="Calibri" w:cs="Calibri"/>
                <w:color w:val="000000"/>
              </w:rPr>
            </w:pPr>
            <w:r>
              <w:rPr>
                <w:rFonts w:ascii="Calibri" w:hAnsi="Calibri" w:cs="Calibri"/>
                <w:color w:val="000000"/>
                <w:sz w:val="22"/>
                <w:szCs w:val="22"/>
              </w:rPr>
              <w:t>1.28</w:t>
            </w:r>
          </w:p>
        </w:tc>
        <w:tc>
          <w:tcPr>
            <w:tcW w:w="1530" w:type="dxa"/>
            <w:tcBorders>
              <w:top w:val="nil"/>
              <w:left w:val="nil"/>
              <w:bottom w:val="single" w:sz="4" w:space="0" w:color="auto"/>
              <w:right w:val="single" w:sz="4" w:space="0" w:color="auto"/>
            </w:tcBorders>
            <w:shd w:val="clear" w:color="auto" w:fill="auto"/>
            <w:noWrap/>
            <w:vAlign w:val="bottom"/>
            <w:hideMark/>
          </w:tcPr>
          <w:p w14:paraId="584B4A90" w14:textId="1354E441"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32B698AA"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0F09AD" w14:textId="4053CE5C" w:rsidR="00584268" w:rsidRPr="006C5485" w:rsidRDefault="00584268" w:rsidP="00584268">
            <w:pPr>
              <w:rPr>
                <w:rFonts w:ascii="Calibri" w:hAnsi="Calibri" w:cs="Calibri"/>
                <w:color w:val="000000"/>
              </w:rPr>
            </w:pPr>
            <w:r>
              <w:rPr>
                <w:rFonts w:ascii="Calibri" w:hAnsi="Calibri" w:cs="Calibri"/>
                <w:color w:val="000000"/>
                <w:sz w:val="22"/>
                <w:szCs w:val="22"/>
              </w:rPr>
              <w:t>spotted ratfish</w:t>
            </w:r>
          </w:p>
        </w:tc>
        <w:tc>
          <w:tcPr>
            <w:tcW w:w="2160" w:type="dxa"/>
            <w:tcBorders>
              <w:top w:val="nil"/>
              <w:left w:val="nil"/>
              <w:bottom w:val="single" w:sz="4" w:space="0" w:color="auto"/>
              <w:right w:val="single" w:sz="4" w:space="0" w:color="auto"/>
            </w:tcBorders>
            <w:shd w:val="clear" w:color="auto" w:fill="auto"/>
            <w:noWrap/>
            <w:vAlign w:val="bottom"/>
            <w:hideMark/>
          </w:tcPr>
          <w:p w14:paraId="62F2FAD3" w14:textId="7A1839AC" w:rsidR="00584268" w:rsidRPr="006C5485" w:rsidRDefault="00584268" w:rsidP="00584268">
            <w:pPr>
              <w:jc w:val="center"/>
              <w:rPr>
                <w:rFonts w:ascii="Calibri" w:hAnsi="Calibri" w:cs="Calibri"/>
                <w:color w:val="000000"/>
              </w:rPr>
            </w:pPr>
            <w:r>
              <w:rPr>
                <w:rFonts w:ascii="Calibri" w:hAnsi="Calibri" w:cs="Calibri"/>
                <w:color w:val="000000"/>
                <w:sz w:val="22"/>
                <w:szCs w:val="22"/>
              </w:rPr>
              <w:t>15.83</w:t>
            </w:r>
          </w:p>
        </w:tc>
        <w:tc>
          <w:tcPr>
            <w:tcW w:w="1530" w:type="dxa"/>
            <w:tcBorders>
              <w:top w:val="nil"/>
              <w:left w:val="nil"/>
              <w:bottom w:val="single" w:sz="4" w:space="0" w:color="auto"/>
              <w:right w:val="single" w:sz="4" w:space="0" w:color="auto"/>
            </w:tcBorders>
            <w:shd w:val="clear" w:color="auto" w:fill="auto"/>
            <w:noWrap/>
            <w:vAlign w:val="bottom"/>
            <w:hideMark/>
          </w:tcPr>
          <w:p w14:paraId="1E8D6DB6" w14:textId="00CBF47A"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r w:rsidR="00584268" w:rsidRPr="006C5485" w14:paraId="744149AD" w14:textId="77777777" w:rsidTr="006C5485">
        <w:trPr>
          <w:trHeight w:val="32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0B786B" w14:textId="4ECCBD15" w:rsidR="00584268" w:rsidRPr="006C5485" w:rsidRDefault="00584268" w:rsidP="00584268">
            <w:pPr>
              <w:rPr>
                <w:rFonts w:ascii="Calibri" w:hAnsi="Calibri" w:cs="Calibri"/>
                <w:color w:val="000000"/>
              </w:rPr>
            </w:pPr>
            <w:r>
              <w:rPr>
                <w:rFonts w:ascii="Calibri" w:hAnsi="Calibri" w:cs="Calibri"/>
                <w:color w:val="000000"/>
                <w:sz w:val="22"/>
                <w:szCs w:val="22"/>
              </w:rPr>
              <w:t>widow rockfish</w:t>
            </w:r>
          </w:p>
        </w:tc>
        <w:tc>
          <w:tcPr>
            <w:tcW w:w="2160" w:type="dxa"/>
            <w:tcBorders>
              <w:top w:val="nil"/>
              <w:left w:val="nil"/>
              <w:bottom w:val="single" w:sz="4" w:space="0" w:color="auto"/>
              <w:right w:val="single" w:sz="4" w:space="0" w:color="auto"/>
            </w:tcBorders>
            <w:shd w:val="clear" w:color="auto" w:fill="auto"/>
            <w:noWrap/>
            <w:vAlign w:val="bottom"/>
            <w:hideMark/>
          </w:tcPr>
          <w:p w14:paraId="2D175F5D" w14:textId="5A6675E7" w:rsidR="00584268" w:rsidRPr="006C5485" w:rsidRDefault="00584268" w:rsidP="00584268">
            <w:pPr>
              <w:jc w:val="center"/>
              <w:rPr>
                <w:rFonts w:ascii="Calibri" w:hAnsi="Calibri" w:cs="Calibri"/>
                <w:color w:val="000000"/>
              </w:rPr>
            </w:pPr>
            <w:r>
              <w:rPr>
                <w:rFonts w:ascii="Calibri" w:hAnsi="Calibri" w:cs="Calibri"/>
                <w:color w:val="000000"/>
                <w:sz w:val="22"/>
                <w:szCs w:val="22"/>
              </w:rPr>
              <w:t>5.60</w:t>
            </w:r>
          </w:p>
        </w:tc>
        <w:tc>
          <w:tcPr>
            <w:tcW w:w="1530" w:type="dxa"/>
            <w:tcBorders>
              <w:top w:val="nil"/>
              <w:left w:val="nil"/>
              <w:bottom w:val="single" w:sz="4" w:space="0" w:color="auto"/>
              <w:right w:val="single" w:sz="4" w:space="0" w:color="auto"/>
            </w:tcBorders>
            <w:shd w:val="clear" w:color="auto" w:fill="auto"/>
            <w:noWrap/>
            <w:vAlign w:val="bottom"/>
            <w:hideMark/>
          </w:tcPr>
          <w:p w14:paraId="74B238FD" w14:textId="71DC3106" w:rsidR="00584268" w:rsidRPr="00584268" w:rsidRDefault="00584268" w:rsidP="00584268">
            <w:pPr>
              <w:jc w:val="center"/>
              <w:rPr>
                <w:rFonts w:ascii="Calibri" w:hAnsi="Calibri" w:cs="Calibri"/>
                <w:b/>
                <w:color w:val="000000"/>
              </w:rPr>
            </w:pPr>
            <w:r w:rsidRPr="00584268">
              <w:rPr>
                <w:rFonts w:ascii="Calibri" w:hAnsi="Calibri" w:cs="Calibri"/>
                <w:b/>
                <w:color w:val="000000"/>
                <w:sz w:val="22"/>
                <w:szCs w:val="22"/>
              </w:rPr>
              <w:t>0.00</w:t>
            </w:r>
          </w:p>
        </w:tc>
      </w:tr>
    </w:tbl>
    <w:p w14:paraId="13E4806F" w14:textId="77777777" w:rsidR="00113FD2" w:rsidRDefault="00113FD2" w:rsidP="00344523">
      <w:pPr>
        <w:spacing w:after="160" w:line="259" w:lineRule="auto"/>
      </w:pPr>
    </w:p>
    <w:p w14:paraId="410A6C77" w14:textId="77777777" w:rsidR="00344523" w:rsidRDefault="00344523">
      <w:pPr>
        <w:spacing w:after="160" w:line="259" w:lineRule="auto"/>
      </w:pPr>
    </w:p>
    <w:p w14:paraId="5BF42DDF" w14:textId="77777777" w:rsidR="00344523" w:rsidRDefault="00344523">
      <w:pPr>
        <w:spacing w:after="160" w:line="259" w:lineRule="auto"/>
      </w:pPr>
    </w:p>
    <w:p w14:paraId="6DFC1BF6" w14:textId="77777777" w:rsidR="002776FC" w:rsidRDefault="002776FC">
      <w:pPr>
        <w:spacing w:after="160" w:line="259" w:lineRule="auto"/>
      </w:pPr>
      <w:r>
        <w:br w:type="page"/>
      </w:r>
    </w:p>
    <w:p w14:paraId="324949A5" w14:textId="4F2691E3" w:rsidR="00225343" w:rsidRDefault="00225343">
      <w:pPr>
        <w:spacing w:after="160" w:line="259" w:lineRule="auto"/>
      </w:pPr>
      <w:r>
        <w:lastRenderedPageBreak/>
        <w:t>APPENDIX TABLES</w:t>
      </w:r>
    </w:p>
    <w:p w14:paraId="463D917A" w14:textId="3724C15C" w:rsidR="00225343" w:rsidRDefault="00225343">
      <w:pPr>
        <w:spacing w:after="160" w:line="259" w:lineRule="auto"/>
      </w:pPr>
      <w:r>
        <w:t>Table S1.</w:t>
      </w:r>
    </w:p>
    <w:p w14:paraId="181AAD9B" w14:textId="77777777" w:rsidR="00225343" w:rsidRDefault="00225343">
      <w:pPr>
        <w:spacing w:after="160" w:line="259" w:lineRule="auto"/>
      </w:pPr>
    </w:p>
    <w:p w14:paraId="0689F0B3" w14:textId="439E7DB4" w:rsidR="00876800" w:rsidRDefault="00F62588">
      <w:pPr>
        <w:spacing w:after="160" w:line="259" w:lineRule="auto"/>
      </w:pPr>
      <w:r>
        <w:t>APPENDIX FIGURES</w:t>
      </w:r>
    </w:p>
    <w:p w14:paraId="74E3B899" w14:textId="47036910" w:rsidR="00B03C50" w:rsidRDefault="002451DF" w:rsidP="00B03C50">
      <w:pPr>
        <w:spacing w:before="100" w:after="100"/>
        <w:rPr>
          <w:color w:val="000000"/>
        </w:rPr>
      </w:pPr>
      <w:r>
        <w:rPr>
          <w:color w:val="000000"/>
        </w:rPr>
        <w:t xml:space="preserve">Fig S1. </w:t>
      </w:r>
      <w:r w:rsidR="005437A8">
        <w:rPr>
          <w:color w:val="000000"/>
        </w:rPr>
        <w:t>Spatial trend</w:t>
      </w:r>
      <w:r w:rsidR="00B03C50" w:rsidRPr="00B03C50">
        <w:rPr>
          <w:color w:val="000000"/>
        </w:rPr>
        <w:t xml:space="preserve"> maps and clusters for all species</w:t>
      </w:r>
      <w:r w:rsidR="00B03C50" w:rsidRPr="00D766A8">
        <w:rPr>
          <w:rFonts w:eastAsiaTheme="minorHAnsi" w:cstheme="minorBidi"/>
          <w:color w:val="000000"/>
        </w:rPr>
        <w:t xml:space="preserve"> </w:t>
      </w:r>
      <w:r w:rsidR="005437A8">
        <w:rPr>
          <w:color w:val="000000"/>
        </w:rPr>
        <w:t>(link to separate PDF)</w:t>
      </w:r>
      <w:r w:rsidR="00246658">
        <w:rPr>
          <w:color w:val="000000"/>
        </w:rPr>
        <w:t>.</w:t>
      </w:r>
    </w:p>
    <w:p w14:paraId="5F2DC0EA" w14:textId="77777777" w:rsidR="00B03C50" w:rsidRDefault="00B03C50" w:rsidP="00B03C50">
      <w:pPr>
        <w:spacing w:before="100" w:after="100"/>
        <w:rPr>
          <w:color w:val="000000"/>
        </w:rPr>
      </w:pPr>
    </w:p>
    <w:p w14:paraId="2F3788B9" w14:textId="545481BD" w:rsidR="00F62588" w:rsidRPr="00D766A8" w:rsidRDefault="005437A8" w:rsidP="00D766A8">
      <w:pPr>
        <w:spacing w:before="100" w:after="100"/>
        <w:rPr>
          <w:rFonts w:cstheme="minorBidi"/>
          <w:color w:val="000000"/>
        </w:rPr>
      </w:pPr>
      <w:r>
        <w:rPr>
          <w:color w:val="000000"/>
        </w:rPr>
        <w:t>Fig S2.  P</w:t>
      </w:r>
      <w:r w:rsidR="00B03C50" w:rsidRPr="005437A8">
        <w:rPr>
          <w:color w:val="000000"/>
        </w:rPr>
        <w:t>redicted</w:t>
      </w:r>
      <w:r w:rsidR="00B03C50" w:rsidRPr="00B03C50">
        <w:rPr>
          <w:color w:val="000000"/>
        </w:rPr>
        <w:t xml:space="preserve"> </w:t>
      </w:r>
      <w:r w:rsidR="00D000A1">
        <w:rPr>
          <w:color w:val="000000"/>
        </w:rPr>
        <w:t xml:space="preserve">abundance </w:t>
      </w:r>
      <w:r w:rsidR="002451DF">
        <w:rPr>
          <w:color w:val="000000"/>
        </w:rPr>
        <w:t xml:space="preserve">maps by year for all species </w:t>
      </w:r>
      <w:r>
        <w:rPr>
          <w:color w:val="000000"/>
        </w:rPr>
        <w:t>(link to separate multipage PDF)</w:t>
      </w:r>
      <w:r w:rsidR="00246658" w:rsidRPr="005437A8">
        <w:rPr>
          <w:color w:val="000000"/>
        </w:rPr>
        <w:t>.</w:t>
      </w:r>
      <w:r w:rsidR="00F62588">
        <w:br w:type="page"/>
      </w:r>
    </w:p>
    <w:p w14:paraId="0084E71F" w14:textId="13387AA5" w:rsidR="00F62588" w:rsidRDefault="00124166" w:rsidP="00F62588">
      <w:r>
        <w:rPr>
          <w:noProof/>
          <w:lang w:val="en-US"/>
        </w:rPr>
        <w:lastRenderedPageBreak/>
        <w:drawing>
          <wp:inline distT="0" distB="0" distL="0" distR="0" wp14:anchorId="5FA59F90" wp14:editId="010CB912">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hqprint">
                      <a:extLst>
                        <a:ext uri="{28A0092B-C50C-407E-A947-70E740481C1C}">
                          <a14:useLocalDpi xmlns:a14="http://schemas.microsoft.com/office/drawing/2010/main"/>
                        </a:ext>
                      </a:extLst>
                    </a:blip>
                    <a:stretch>
                      <a:fillRect/>
                    </a:stretch>
                  </pic:blipFill>
                  <pic:spPr>
                    <a:xfrm>
                      <a:off x="0" y="0"/>
                      <a:ext cx="5943600" cy="3962400"/>
                    </a:xfrm>
                    <a:prstGeom prst="rect">
                      <a:avLst/>
                    </a:prstGeom>
                  </pic:spPr>
                </pic:pic>
              </a:graphicData>
            </a:graphic>
          </wp:inline>
        </w:drawing>
      </w:r>
    </w:p>
    <w:p w14:paraId="00EBDC11" w14:textId="2C70254F" w:rsidR="00876800" w:rsidRPr="008F1166" w:rsidRDefault="00F62588" w:rsidP="00DA0299">
      <w:r>
        <w:t>Figure S</w:t>
      </w:r>
      <w:r w:rsidR="005437A8">
        <w:t>3</w:t>
      </w:r>
      <w:r>
        <w:t xml:space="preserve">. Time series of the center of gravity (COG), or </w:t>
      </w:r>
      <w:r w:rsidR="00D000A1">
        <w:t>abundance</w:t>
      </w:r>
      <w:r>
        <w:t xml:space="preserve">-weighted mean latitude, </w:t>
      </w:r>
      <w:r w:rsidR="00815BD5">
        <w:t>for the full set of</w:t>
      </w:r>
      <w:r>
        <w:t xml:space="preserve"> species</w:t>
      </w:r>
      <w:r w:rsidR="00815BD5">
        <w:t xml:space="preserve"> analyzed in figure 4 of the main text</w:t>
      </w:r>
      <w:r>
        <w:t xml:space="preserve">. </w:t>
      </w:r>
      <w:r w:rsidR="00DA0299">
        <w:t>The black line with grey interval represents the COG calculated on coastwide predicted species</w:t>
      </w:r>
      <w:r w:rsidR="00D000A1">
        <w:t>’ abundance</w:t>
      </w:r>
      <w:r w:rsidR="00DA0299">
        <w:t>, whereas the colored lines are the COGs for each unique biogeographic region (separated by Cape Mendocino, California in the north; Point Conception, California in the south). Line color represents the proportion of a species</w:t>
      </w:r>
      <w:r w:rsidR="00AA0C6A">
        <w:t>’</w:t>
      </w:r>
      <w:r w:rsidR="00DA0299">
        <w:t xml:space="preserve"> </w:t>
      </w:r>
      <w:r w:rsidR="00AA0C6A">
        <w:t>abundance</w:t>
      </w:r>
      <w:r w:rsidR="00DA0299">
        <w:t xml:space="preserve"> in a given region.</w:t>
      </w:r>
      <w:r w:rsidR="00DA0299" w:rsidRPr="008F1166">
        <w:t xml:space="preserve"> </w:t>
      </w:r>
    </w:p>
    <w:sectPr w:rsidR="00876800" w:rsidRPr="008F1166" w:rsidSect="00C62E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ric Ward" w:date="2019-12-19T13:38:00Z" w:initials="EJW">
    <w:p w14:paraId="549B9489" w14:textId="3D77087F" w:rsidR="002C7F14" w:rsidRDefault="002C7F14">
      <w:pPr>
        <w:pStyle w:val="CommentText"/>
      </w:pPr>
      <w:r>
        <w:rPr>
          <w:rStyle w:val="CommentReference"/>
        </w:rPr>
        <w:annotationRef/>
      </w:r>
      <w:r>
        <w:t>Methods</w:t>
      </w:r>
      <w:proofErr w:type="gramStart"/>
      <w:r>
        <w:t>-&gt; ,models</w:t>
      </w:r>
      <w:proofErr w:type="gramEnd"/>
      <w:r>
        <w:t xml:space="preserve"> sounds reasonable</w:t>
      </w:r>
    </w:p>
  </w:comment>
  <w:comment w:id="2" w:author="Sean Anderson" w:date="2019-12-11T15:18:00Z" w:initials="MOU">
    <w:p w14:paraId="2DA1E429" w14:textId="77777777" w:rsidR="00D766A8" w:rsidRDefault="00D766A8">
      <w:pPr>
        <w:pStyle w:val="CommentText"/>
      </w:pPr>
      <w:r>
        <w:rPr>
          <w:rStyle w:val="CommentReference"/>
        </w:rPr>
        <w:annotationRef/>
      </w:r>
      <w:r>
        <w:t>I like this simplified title although I worry about having the second word as methods. Might get us rejected because an editor would think it will be better placed in a methods journal.</w:t>
      </w:r>
    </w:p>
    <w:p w14:paraId="33CC7AAA" w14:textId="77777777" w:rsidR="00D766A8" w:rsidRDefault="00D766A8">
      <w:pPr>
        <w:pStyle w:val="CommentText"/>
      </w:pPr>
    </w:p>
    <w:p w14:paraId="23D879F0" w14:textId="77777777" w:rsidR="00D766A8" w:rsidRDefault="00D766A8">
      <w:pPr>
        <w:pStyle w:val="CommentText"/>
      </w:pPr>
      <w:r>
        <w:t>Maybe: Contrasting metrics of species change across multiple spatial scales with spatiotemporal models</w:t>
      </w:r>
    </w:p>
    <w:p w14:paraId="43580743" w14:textId="77777777" w:rsidR="00D766A8" w:rsidRDefault="00D766A8">
      <w:pPr>
        <w:pStyle w:val="CommentText"/>
      </w:pPr>
    </w:p>
    <w:p w14:paraId="6F5B6E4A" w14:textId="77777777" w:rsidR="00D766A8" w:rsidRDefault="00D766A8">
      <w:pPr>
        <w:pStyle w:val="CommentText"/>
      </w:pPr>
      <w:r>
        <w:t>Although that leaves it ambiguous about whether contrasting is used as an adjective or verb… hmmm</w:t>
      </w:r>
    </w:p>
    <w:p w14:paraId="226BAB7B" w14:textId="77777777" w:rsidR="00D766A8" w:rsidRDefault="00D766A8">
      <w:pPr>
        <w:pStyle w:val="CommentText"/>
      </w:pPr>
    </w:p>
    <w:p w14:paraId="180A99A7" w14:textId="1382FFBC" w:rsidR="00D766A8" w:rsidRDefault="00D766A8">
      <w:pPr>
        <w:pStyle w:val="CommentText"/>
      </w:pPr>
      <w:r>
        <w:t>Could also take Eric ‘s suggestion and change methods for models.</w:t>
      </w:r>
    </w:p>
  </w:comment>
  <w:comment w:id="3" w:author="Eric Ward" w:date="2019-12-06T12:13:00Z" w:initials="EJW">
    <w:p w14:paraId="04A5B1CC" w14:textId="5DE0E962" w:rsidR="00D766A8" w:rsidRDefault="00D766A8">
      <w:pPr>
        <w:pStyle w:val="CommentText"/>
      </w:pPr>
      <w:r>
        <w:rPr>
          <w:rStyle w:val="CommentReference"/>
        </w:rPr>
        <w:annotationRef/>
      </w:r>
      <w:r>
        <w:t xml:space="preserve">Not wedded to this, but I’m thinking for D&amp;D or </w:t>
      </w:r>
      <w:proofErr w:type="spellStart"/>
      <w:r>
        <w:t>Ecography</w:t>
      </w:r>
      <w:proofErr w:type="spellEnd"/>
      <w:r>
        <w:t xml:space="preserve"> we need to try to be simple. I was looking through recent issues for inspiration </w:t>
      </w:r>
    </w:p>
  </w:comment>
  <w:comment w:id="4" w:author="Sean Anderson [2]" w:date="2019-12-12T17:30:00Z" w:initials="SA">
    <w:p w14:paraId="5A1FBD17" w14:textId="605E1879" w:rsidR="00D766A8" w:rsidRDefault="00D766A8">
      <w:pPr>
        <w:pStyle w:val="CommentText"/>
      </w:pPr>
      <w:r>
        <w:rPr>
          <w:rStyle w:val="CommentReference"/>
        </w:rPr>
        <w:annotationRef/>
      </w:r>
      <w:r>
        <w:t>This is the scale we need to make sure the last paragraph broadens back out to.</w:t>
      </w:r>
    </w:p>
  </w:comment>
  <w:comment w:id="5" w:author="Eric Ward" w:date="2019-12-06T09:43:00Z" w:initials="EJW">
    <w:p w14:paraId="2EF4F9C5" w14:textId="77777777" w:rsidR="00D766A8" w:rsidRDefault="00D766A8" w:rsidP="0089470C">
      <w:r>
        <w:rPr>
          <w:rStyle w:val="CommentReference"/>
        </w:rPr>
        <w:annotationRef/>
      </w:r>
      <w:hyperlink r:id="rId1" w:history="1">
        <w:r>
          <w:rPr>
            <w:rStyle w:val="Hyperlink"/>
          </w:rPr>
          <w:t>https://science.sciencemag.org/content/320/5884/1768</w:t>
        </w:r>
      </w:hyperlink>
    </w:p>
    <w:p w14:paraId="071ED1C9" w14:textId="77777777" w:rsidR="00D766A8" w:rsidRDefault="00D766A8" w:rsidP="0089470C">
      <w:pPr>
        <w:pStyle w:val="CommentText"/>
      </w:pPr>
    </w:p>
  </w:comment>
  <w:comment w:id="6" w:author="Eric Ward" w:date="2019-12-06T09:42:00Z" w:initials="EJW">
    <w:p w14:paraId="4462CFFB" w14:textId="77777777" w:rsidR="00D766A8" w:rsidRDefault="00D766A8" w:rsidP="0089470C">
      <w:r>
        <w:rPr>
          <w:rStyle w:val="CommentReference"/>
        </w:rPr>
        <w:annotationRef/>
      </w:r>
      <w:hyperlink r:id="rId2" w:history="1">
        <w:r>
          <w:rPr>
            <w:rStyle w:val="Hyperlink"/>
          </w:rPr>
          <w:t>https://conbio.onlinelibrary.wiley.com/doi/full/10.1111/j.1523-1739.2006.00609.x</w:t>
        </w:r>
      </w:hyperlink>
    </w:p>
    <w:p w14:paraId="1DD1A05C" w14:textId="77777777" w:rsidR="00D766A8" w:rsidRDefault="00D766A8" w:rsidP="0089470C">
      <w:pPr>
        <w:pStyle w:val="CommentText"/>
      </w:pPr>
    </w:p>
  </w:comment>
  <w:comment w:id="7" w:author="Eric Ward" w:date="2019-12-06T09:44:00Z" w:initials="EJW">
    <w:p w14:paraId="0E01AA8A" w14:textId="77777777" w:rsidR="00D766A8" w:rsidRDefault="00D766A8" w:rsidP="0089470C">
      <w:r>
        <w:rPr>
          <w:rStyle w:val="CommentReference"/>
        </w:rPr>
        <w:annotationRef/>
      </w:r>
      <w:hyperlink r:id="rId3" w:history="1">
        <w:r>
          <w:rPr>
            <w:rStyle w:val="Hyperlink"/>
          </w:rPr>
          <w:t>https://science.sciencemag.org/content/341/6151/1239</w:t>
        </w:r>
      </w:hyperlink>
    </w:p>
    <w:p w14:paraId="70F81DB0" w14:textId="77777777" w:rsidR="00D766A8" w:rsidRDefault="00D766A8" w:rsidP="0089470C">
      <w:pPr>
        <w:pStyle w:val="CommentText"/>
      </w:pPr>
    </w:p>
  </w:comment>
  <w:comment w:id="8" w:author="Eric Ward" w:date="2019-12-06T09:46:00Z" w:initials="EJW">
    <w:p w14:paraId="7997D38F" w14:textId="77777777" w:rsidR="00D766A8" w:rsidRDefault="00D766A8" w:rsidP="0089470C">
      <w:pPr>
        <w:pStyle w:val="CommentText"/>
      </w:pPr>
      <w:r>
        <w:rPr>
          <w:rStyle w:val="CommentReference"/>
        </w:rPr>
        <w:annotationRef/>
      </w:r>
      <w:r>
        <w:t xml:space="preserve">Lewis – can you rewrite this sentence? Or break it up? </w:t>
      </w:r>
    </w:p>
  </w:comment>
  <w:comment w:id="9" w:author="Sean Anderson" w:date="2019-12-11T13:46:00Z" w:initials="MOU">
    <w:p w14:paraId="1B42B2E7" w14:textId="73F17905" w:rsidR="00D766A8" w:rsidRDefault="00D766A8">
      <w:pPr>
        <w:pStyle w:val="CommentText"/>
      </w:pPr>
      <w:r>
        <w:rPr>
          <w:rStyle w:val="CommentReference"/>
        </w:rPr>
        <w:annotationRef/>
      </w:r>
      <w:r>
        <w:t>I wonder if we even need this part. Obviously predictions of popular density are a richer form of data without getting into a side point.</w:t>
      </w:r>
    </w:p>
  </w:comment>
  <w:comment w:id="10" w:author="Eric Ward" w:date="2019-12-06T09:49:00Z" w:initials="EJW">
    <w:p w14:paraId="509C0112" w14:textId="77777777" w:rsidR="00D766A8" w:rsidRDefault="00D766A8" w:rsidP="0089470C">
      <w:r>
        <w:rPr>
          <w:rStyle w:val="CommentReference"/>
        </w:rPr>
        <w:annotationRef/>
      </w:r>
      <w:hyperlink r:id="rId4" w:history="1">
        <w:r>
          <w:rPr>
            <w:rStyle w:val="Hyperlink"/>
          </w:rPr>
          <w:t>https://onlinelibrary.wiley.com/doi/full/10.1111/j.1439-0485.2009.00358.x</w:t>
        </w:r>
      </w:hyperlink>
    </w:p>
    <w:p w14:paraId="0BE1ED94" w14:textId="77777777" w:rsidR="00D766A8" w:rsidRDefault="00D766A8" w:rsidP="0089470C">
      <w:pPr>
        <w:pStyle w:val="CommentText"/>
      </w:pPr>
    </w:p>
  </w:comment>
  <w:comment w:id="11" w:author="Eric Ward" w:date="2019-12-06T09:57:00Z" w:initials="EJW">
    <w:p w14:paraId="7563F8AA" w14:textId="77777777" w:rsidR="00D766A8" w:rsidRDefault="00D766A8" w:rsidP="0089470C">
      <w:r>
        <w:rPr>
          <w:rStyle w:val="CommentReference"/>
        </w:rPr>
        <w:annotationRef/>
      </w:r>
      <w:hyperlink r:id="rId5" w:history="1">
        <w:r>
          <w:rPr>
            <w:rStyle w:val="Hyperlink"/>
          </w:rPr>
          <w:t>https://academic.oup.com/icesjms/article/68/6/1343/704758</w:t>
        </w:r>
      </w:hyperlink>
    </w:p>
    <w:p w14:paraId="174790EA" w14:textId="77777777" w:rsidR="00D766A8" w:rsidRDefault="00D766A8" w:rsidP="0089470C">
      <w:pPr>
        <w:pStyle w:val="CommentText"/>
      </w:pPr>
    </w:p>
  </w:comment>
  <w:comment w:id="12" w:author="Sean Anderson" w:date="2019-12-11T13:55:00Z" w:initials="MOU">
    <w:p w14:paraId="6F234284" w14:textId="059F5A9F" w:rsidR="00D766A8" w:rsidRDefault="00D766A8">
      <w:pPr>
        <w:pStyle w:val="CommentText"/>
      </w:pPr>
      <w:r>
        <w:rPr>
          <w:rStyle w:val="CommentReference"/>
        </w:rPr>
        <w:annotationRef/>
      </w:r>
      <w:r>
        <w:t>Maybe cite INLA here too?</w:t>
      </w:r>
    </w:p>
  </w:comment>
  <w:comment w:id="13" w:author="Eric Ward" w:date="2019-12-06T10:03:00Z" w:initials="EJW">
    <w:p w14:paraId="207BDA6D" w14:textId="77777777" w:rsidR="00D766A8" w:rsidRDefault="00D766A8" w:rsidP="0089470C">
      <w:pPr>
        <w:pStyle w:val="CommentText"/>
      </w:pPr>
      <w:r>
        <w:rPr>
          <w:rStyle w:val="CommentReference"/>
        </w:rPr>
        <w:annotationRef/>
      </w:r>
      <w:r>
        <w:t xml:space="preserve">I think we switch back and forth between abundance and density – for clarity, </w:t>
      </w:r>
      <w:proofErr w:type="spellStart"/>
      <w:r>
        <w:t>esp</w:t>
      </w:r>
      <w:proofErr w:type="spellEnd"/>
      <w:r>
        <w:t xml:space="preserve"> with more general audience let’s pick one</w:t>
      </w:r>
    </w:p>
  </w:comment>
  <w:comment w:id="14" w:author="Eric Ward" w:date="2019-12-19T13:06:00Z" w:initials="EJW">
    <w:p w14:paraId="66CBDCFB" w14:textId="77777777" w:rsidR="0067570C" w:rsidRDefault="0067570C" w:rsidP="0067570C">
      <w:pPr>
        <w:pStyle w:val="CommentText"/>
      </w:pPr>
      <w:r>
        <w:rPr>
          <w:rStyle w:val="CommentReference"/>
        </w:rPr>
        <w:annotationRef/>
      </w:r>
      <w:r>
        <w:t>All the previous references also use non-Gaussian distributions and this one isn’t about spatiotemporal models. I would drop this here. If you want to introduce the Tweedie here, then maybe this should cite some old statistical paper and the first report where I used a spatiotemporal Tweedie model. But the Tweedie might be better to introduce later.</w:t>
      </w:r>
    </w:p>
    <w:p w14:paraId="35E96F76" w14:textId="77777777" w:rsidR="0067570C" w:rsidRDefault="0067570C" w:rsidP="0067570C">
      <w:pPr>
        <w:pStyle w:val="CommentText"/>
      </w:pPr>
    </w:p>
    <w:p w14:paraId="5765D962" w14:textId="77777777" w:rsidR="0067570C" w:rsidRDefault="0067570C" w:rsidP="0067570C">
      <w:pPr>
        <w:pStyle w:val="CommentText"/>
      </w:pPr>
      <w:r>
        <w:t>Regardless, references for wherever it is introduced:</w:t>
      </w:r>
    </w:p>
    <w:p w14:paraId="7951646F" w14:textId="77777777" w:rsidR="0067570C" w:rsidRDefault="0067570C" w:rsidP="0067570C">
      <w:pPr>
        <w:pStyle w:val="CommentText"/>
      </w:pPr>
    </w:p>
    <w:p w14:paraId="4286DC60" w14:textId="77777777" w:rsidR="0067570C" w:rsidRPr="00C71DFB" w:rsidRDefault="0067570C" w:rsidP="0067570C">
      <w:pPr>
        <w:rPr>
          <w:sz w:val="20"/>
          <w:szCs w:val="20"/>
        </w:rPr>
      </w:pPr>
      <w:r w:rsidRPr="00C71DFB">
        <w:rPr>
          <w:sz w:val="20"/>
          <w:szCs w:val="20"/>
        </w:rPr>
        <w:t>Tweedie, M. C. K. (1984). An index which distinguishes between some important exponential families. Statistics: Applications and New Directions. Proceedings of the Indian Statistical Institute Golden Jubilee International Conference (Eds. J. K. Ghosh and J. Roy), pp. 579-604. Calcutta: Indian Statistical Institute.</w:t>
      </w:r>
    </w:p>
    <w:p w14:paraId="4AC13800" w14:textId="77777777" w:rsidR="0067570C" w:rsidRDefault="0067570C" w:rsidP="0067570C">
      <w:pPr>
        <w:pStyle w:val="CommentText"/>
      </w:pPr>
    </w:p>
    <w:p w14:paraId="718E2BC4" w14:textId="77777777" w:rsidR="0067570C" w:rsidRDefault="0067570C" w:rsidP="0067570C">
      <w:pPr>
        <w:pStyle w:val="CommentText"/>
      </w:pPr>
      <w:r>
        <w:t>And maybe:</w:t>
      </w:r>
    </w:p>
    <w:p w14:paraId="76320140" w14:textId="77777777" w:rsidR="0067570C" w:rsidRPr="00FC029E" w:rsidRDefault="000434C6" w:rsidP="0067570C">
      <w:hyperlink r:id="rId6" w:history="1">
        <w:r w:rsidR="0067570C" w:rsidRPr="00FC029E">
          <w:rPr>
            <w:color w:val="0000FF"/>
            <w:u w:val="single"/>
          </w:rPr>
          <w:t>https://link.springer.com/article/10.1007/s11222-005-4070-y</w:t>
        </w:r>
      </w:hyperlink>
    </w:p>
    <w:p w14:paraId="7766E89C" w14:textId="77777777" w:rsidR="0067570C" w:rsidRDefault="0067570C" w:rsidP="0067570C">
      <w:pPr>
        <w:pStyle w:val="CommentText"/>
      </w:pPr>
      <w:proofErr w:type="gramStart"/>
      <w:r>
        <w:t>which</w:t>
      </w:r>
      <w:proofErr w:type="gramEnd"/>
      <w:r>
        <w:t xml:space="preserve"> is the algorithm used in TMB (and in </w:t>
      </w:r>
      <w:proofErr w:type="spellStart"/>
      <w:r w:rsidRPr="00C87420">
        <w:t>tweedie</w:t>
      </w:r>
      <w:proofErr w:type="spellEnd"/>
      <w:r w:rsidRPr="00C87420">
        <w:t>::</w:t>
      </w:r>
      <w:proofErr w:type="spellStart"/>
      <w:r w:rsidRPr="00C87420">
        <w:t>dtweedie.series</w:t>
      </w:r>
      <w:proofErr w:type="spellEnd"/>
      <w:r>
        <w:t>)</w:t>
      </w:r>
    </w:p>
    <w:p w14:paraId="41F6AC52" w14:textId="77777777" w:rsidR="0067570C" w:rsidRDefault="0067570C" w:rsidP="0067570C">
      <w:pPr>
        <w:pStyle w:val="CommentText"/>
      </w:pPr>
    </w:p>
    <w:p w14:paraId="6063F354" w14:textId="757AC91D" w:rsidR="0067570C" w:rsidRDefault="0067570C">
      <w:pPr>
        <w:pStyle w:val="CommentText"/>
      </w:pPr>
    </w:p>
  </w:comment>
  <w:comment w:id="15" w:author="Lewis Barnett" w:date="2019-12-06T09:25:00Z" w:initials="LB">
    <w:p w14:paraId="7ED59BF0" w14:textId="2AAF90E3" w:rsidR="00D766A8" w:rsidRDefault="00D766A8">
      <w:pPr>
        <w:pStyle w:val="CommentText"/>
      </w:pPr>
      <w:r>
        <w:rPr>
          <w:rStyle w:val="CommentReference"/>
        </w:rPr>
        <w:annotationRef/>
      </w:r>
      <w:r>
        <w:t>Should we include the figure showing bias in post-hoc trend estimation from the nonspatial model in the appendix?</w:t>
      </w:r>
    </w:p>
  </w:comment>
  <w:comment w:id="16" w:author="Sean Anderson" w:date="2019-12-11T14:04:00Z" w:initials="MOU">
    <w:p w14:paraId="69931C0B" w14:textId="23981C4D" w:rsidR="00D766A8" w:rsidRDefault="00D766A8">
      <w:pPr>
        <w:pStyle w:val="CommentText"/>
      </w:pPr>
      <w:r>
        <w:rPr>
          <w:rStyle w:val="CommentReference"/>
        </w:rPr>
        <w:annotationRef/>
      </w:r>
      <w:r>
        <w:t>Sure, or keep it in our back pocket. Either is fine.</w:t>
      </w:r>
    </w:p>
  </w:comment>
  <w:comment w:id="17" w:author="Sean Anderson" w:date="2019-12-11T14:30:00Z" w:initials="MOU">
    <w:p w14:paraId="74E68522" w14:textId="6CA33015" w:rsidR="00D766A8" w:rsidRDefault="00D766A8">
      <w:pPr>
        <w:pStyle w:val="CommentText"/>
      </w:pPr>
      <w:r>
        <w:rPr>
          <w:rStyle w:val="CommentReference"/>
        </w:rPr>
        <w:annotationRef/>
      </w:r>
      <w:r>
        <w:t>This can be added right into the citation so it comes in formatted correctly</w:t>
      </w:r>
    </w:p>
  </w:comment>
  <w:comment w:id="18" w:author="Sean Anderson" w:date="2019-12-11T14:33:00Z" w:initials="MOU">
    <w:p w14:paraId="5B994E8C" w14:textId="3969B1D3" w:rsidR="00D766A8" w:rsidRDefault="00D766A8">
      <w:pPr>
        <w:pStyle w:val="CommentText"/>
      </w:pPr>
      <w:r>
        <w:rPr>
          <w:rStyle w:val="CommentReference"/>
        </w:rPr>
        <w:annotationRef/>
      </w:r>
      <w:r>
        <w:t>Similar formatting issue</w:t>
      </w:r>
    </w:p>
  </w:comment>
  <w:comment w:id="19" w:author="Sean Anderson" w:date="2019-12-11T14:34:00Z" w:initials="MOU">
    <w:p w14:paraId="45B0F346" w14:textId="08CA5DE0" w:rsidR="00D766A8" w:rsidRDefault="00D766A8">
      <w:pPr>
        <w:pStyle w:val="CommentText"/>
      </w:pPr>
      <w:r>
        <w:rPr>
          <w:rStyle w:val="CommentReference"/>
        </w:rPr>
        <w:annotationRef/>
      </w:r>
      <w:r>
        <w:t>Could cite our synopsis report here too. Will provide the reference.</w:t>
      </w:r>
    </w:p>
  </w:comment>
  <w:comment w:id="20" w:author="Sean Anderson [2]" w:date="2019-12-12T17:05:00Z" w:initials="SA">
    <w:p w14:paraId="46AA1736" w14:textId="11442406" w:rsidR="00D766A8" w:rsidRDefault="00D766A8">
      <w:pPr>
        <w:pStyle w:val="CommentText"/>
      </w:pPr>
      <w:r>
        <w:rPr>
          <w:rStyle w:val="CommentReference"/>
        </w:rPr>
        <w:annotationRef/>
      </w:r>
      <w:r>
        <w:t>Is this the model we are fitting in the end (i.e. including *spatiotemporal random effects*, spatial random effects, and the spatial-trend field?</w:t>
      </w:r>
    </w:p>
  </w:comment>
  <w:comment w:id="21" w:author="Eric Ward" w:date="2019-12-19T13:12:00Z" w:initials="EJW">
    <w:p w14:paraId="08F925CE" w14:textId="34B07C27" w:rsidR="008018DD" w:rsidRDefault="008018DD">
      <w:pPr>
        <w:pStyle w:val="CommentText"/>
      </w:pPr>
      <w:r>
        <w:rPr>
          <w:rStyle w:val="CommentReference"/>
        </w:rPr>
        <w:annotationRef/>
      </w:r>
      <w:r>
        <w:t>Yes</w:t>
      </w:r>
    </w:p>
  </w:comment>
  <w:comment w:id="22" w:author="Eric Ward" w:date="2019-12-06T10:26:00Z" w:initials="EJW">
    <w:p w14:paraId="4FEBDE7F" w14:textId="77777777" w:rsidR="00D766A8" w:rsidRDefault="00D766A8" w:rsidP="0089470C">
      <w:r>
        <w:rPr>
          <w:rStyle w:val="CommentReference"/>
        </w:rPr>
        <w:annotationRef/>
      </w:r>
      <w:hyperlink r:id="rId7" w:history="1">
        <w:r>
          <w:rPr>
            <w:rStyle w:val="Hyperlink"/>
          </w:rPr>
          <w:t>https://www.ncbi.nlm.nih.gov/pmc/articles/PMC4879567/</w:t>
        </w:r>
      </w:hyperlink>
    </w:p>
    <w:p w14:paraId="5A82A7D8" w14:textId="616DEBFF" w:rsidR="00D766A8" w:rsidRDefault="00D766A8">
      <w:pPr>
        <w:pStyle w:val="CommentText"/>
      </w:pPr>
    </w:p>
  </w:comment>
  <w:comment w:id="23" w:author="Sean Anderson [2]" w:date="2019-12-12T16:51:00Z" w:initials="SA">
    <w:p w14:paraId="459D4CB9" w14:textId="5FCD471A" w:rsidR="00D766A8" w:rsidRDefault="00D766A8">
      <w:pPr>
        <w:pStyle w:val="CommentText"/>
      </w:pPr>
      <w:r>
        <w:rPr>
          <w:rStyle w:val="CommentReference"/>
        </w:rPr>
        <w:annotationRef/>
      </w:r>
      <w:r>
        <w:t xml:space="preserve">I think we need to give some more details about values, don’t we? Otherwise the scale of the </w:t>
      </w:r>
      <w:proofErr w:type="spellStart"/>
      <w:r>
        <w:t>sigmas</w:t>
      </w:r>
      <w:proofErr w:type="spellEnd"/>
      <w:r>
        <w:t xml:space="preserve"> on the y-axes isn’t that meaningful. Spatial variance, size of the spatial slope variance…</w:t>
      </w:r>
    </w:p>
  </w:comment>
  <w:comment w:id="24" w:author="Sean Anderson [2]" w:date="2019-12-12T16:52:00Z" w:initials="SA">
    <w:p w14:paraId="3D914E35" w14:textId="5B8DC4CD" w:rsidR="00D766A8" w:rsidRDefault="00D766A8">
      <w:pPr>
        <w:pStyle w:val="CommentText"/>
      </w:pPr>
      <w:r>
        <w:rPr>
          <w:rStyle w:val="CommentReference"/>
        </w:rPr>
        <w:annotationRef/>
      </w:r>
      <w:r>
        <w:t>Add link here?</w:t>
      </w:r>
    </w:p>
  </w:comment>
  <w:comment w:id="25" w:author="Sean Anderson" w:date="2019-12-11T14:41:00Z" w:initials="MOU">
    <w:p w14:paraId="4C4D663E" w14:textId="67658DEF" w:rsidR="00D766A8" w:rsidRDefault="00D766A8">
      <w:pPr>
        <w:pStyle w:val="CommentText"/>
      </w:pPr>
      <w:r>
        <w:rPr>
          <w:rStyle w:val="CommentReference"/>
        </w:rPr>
        <w:annotationRef/>
      </w:r>
      <w:r>
        <w:t>Cite something from INLA here</w:t>
      </w:r>
    </w:p>
  </w:comment>
  <w:comment w:id="26" w:author="Sean Anderson" w:date="2019-12-11T14:44:00Z" w:initials="MOU">
    <w:p w14:paraId="27D58871" w14:textId="15FAD394" w:rsidR="00D766A8" w:rsidRDefault="00D766A8">
      <w:pPr>
        <w:pStyle w:val="CommentText"/>
      </w:pPr>
      <w:r>
        <w:rPr>
          <w:rStyle w:val="CommentReference"/>
        </w:rPr>
        <w:annotationRef/>
      </w:r>
      <w:r>
        <w:t>We really need to find a better reference</w:t>
      </w:r>
    </w:p>
  </w:comment>
  <w:comment w:id="27" w:author="Sean Anderson" w:date="2019-12-11T14:44:00Z" w:initials="MOU">
    <w:p w14:paraId="5635293B" w14:textId="3D152D63" w:rsidR="00D766A8" w:rsidRDefault="00D766A8">
      <w:pPr>
        <w:pStyle w:val="CommentText"/>
      </w:pPr>
      <w:r>
        <w:rPr>
          <w:rStyle w:val="CommentReference"/>
        </w:rPr>
        <w:annotationRef/>
      </w:r>
      <w:r>
        <w:t xml:space="preserve">It should probably be the synopsis report (in press) and the R package with a link to the GitHub </w:t>
      </w:r>
      <w:proofErr w:type="spellStart"/>
      <w:r>
        <w:t>sdmTMB</w:t>
      </w:r>
      <w:proofErr w:type="spellEnd"/>
      <w:r>
        <w:t xml:space="preserve"> site.</w:t>
      </w:r>
    </w:p>
    <w:p w14:paraId="58074322" w14:textId="77777777" w:rsidR="00D766A8" w:rsidRDefault="00D766A8" w:rsidP="00515706">
      <w:pPr>
        <w:pStyle w:val="CommentText"/>
      </w:pPr>
    </w:p>
    <w:p w14:paraId="02452261" w14:textId="49D26F1B" w:rsidR="00D766A8" w:rsidRDefault="00D766A8" w:rsidP="00515706">
      <w:pPr>
        <w:pStyle w:val="CommentText"/>
      </w:pPr>
      <w:r>
        <w:t xml:space="preserve">Anderson, S. C., E. A. Keppel, and A. M. Edwards. 2019. A reproducible data synopsis for over 100 species of British Columbia groundfish. DFO Can. Sci. </w:t>
      </w:r>
      <w:proofErr w:type="spellStart"/>
      <w:r>
        <w:t>Advis</w:t>
      </w:r>
      <w:proofErr w:type="spellEnd"/>
      <w:r>
        <w:t xml:space="preserve">. Sec. Res. Doc. 2019/041. In press. Pre-print available at </w:t>
      </w:r>
      <w:hyperlink r:id="rId8" w:history="1">
        <w:r w:rsidRPr="008B0742">
          <w:rPr>
            <w:rStyle w:val="Hyperlink"/>
          </w:rPr>
          <w:t>https://github.com/pbs-assess/gfsynopsis</w:t>
        </w:r>
      </w:hyperlink>
    </w:p>
    <w:p w14:paraId="16E2F96D" w14:textId="77777777" w:rsidR="00D766A8" w:rsidRDefault="00D766A8" w:rsidP="00515706">
      <w:pPr>
        <w:pStyle w:val="CommentText"/>
      </w:pPr>
    </w:p>
    <w:p w14:paraId="58CEC983" w14:textId="6EB64EA9" w:rsidR="00D766A8" w:rsidRDefault="00D766A8" w:rsidP="00515706">
      <w:pPr>
        <w:pStyle w:val="CommentText"/>
      </w:pPr>
      <w:r>
        <w:t>Need to figure out the package reference.</w:t>
      </w:r>
    </w:p>
  </w:comment>
  <w:comment w:id="28" w:author="Eric Ward" w:date="2019-11-12T10:06:00Z" w:initials="EJW">
    <w:p w14:paraId="2C7E529A" w14:textId="0B28E4BE" w:rsidR="00D766A8" w:rsidRDefault="00D766A8">
      <w:pPr>
        <w:pStyle w:val="CommentText"/>
      </w:pPr>
      <w:r>
        <w:rPr>
          <w:rStyle w:val="CommentReference"/>
        </w:rPr>
        <w:annotationRef/>
      </w:r>
      <w:proofErr w:type="spellStart"/>
      <w:r>
        <w:t>Zuur</w:t>
      </w:r>
      <w:proofErr w:type="spellEnd"/>
      <w:r>
        <w:t xml:space="preserve"> book</w:t>
      </w:r>
    </w:p>
  </w:comment>
  <w:comment w:id="29" w:author="Sean Anderson" w:date="2019-12-11T14:46:00Z" w:initials="MOU">
    <w:p w14:paraId="5A415B41" w14:textId="0021C1F0" w:rsidR="00D766A8" w:rsidRDefault="00D766A8">
      <w:pPr>
        <w:pStyle w:val="CommentText"/>
      </w:pPr>
      <w:r>
        <w:rPr>
          <w:rStyle w:val="CommentReference"/>
        </w:rPr>
        <w:annotationRef/>
      </w:r>
      <w:proofErr w:type="spellStart"/>
      <w:r>
        <w:t>Again</w:t>
      </w:r>
      <w:proofErr w:type="gramStart"/>
      <w:r>
        <w:t>,fix</w:t>
      </w:r>
      <w:proofErr w:type="spellEnd"/>
      <w:proofErr w:type="gramEnd"/>
      <w:r>
        <w:t xml:space="preserve"> formatting</w:t>
      </w:r>
    </w:p>
  </w:comment>
  <w:comment w:id="30" w:author="Eric Ward" w:date="2019-11-12T10:05:00Z" w:initials="EJW">
    <w:p w14:paraId="63F07DC4" w14:textId="184A3ED2" w:rsidR="00D766A8" w:rsidRDefault="00D766A8">
      <w:pPr>
        <w:pStyle w:val="CommentText"/>
      </w:pPr>
      <w:r>
        <w:rPr>
          <w:rStyle w:val="CommentReference"/>
        </w:rPr>
        <w:annotationRef/>
      </w:r>
      <w:r>
        <w:t>I left some of this paragraph…could get expanded or changed</w:t>
      </w:r>
    </w:p>
  </w:comment>
  <w:comment w:id="31" w:author="Sean Anderson" w:date="2019-12-11T14:48:00Z" w:initials="MOU">
    <w:p w14:paraId="1A4A0D8E" w14:textId="77777777" w:rsidR="00D766A8" w:rsidRDefault="00D766A8">
      <w:pPr>
        <w:pStyle w:val="CommentText"/>
      </w:pPr>
      <w:r>
        <w:rPr>
          <w:rStyle w:val="CommentReference"/>
        </w:rPr>
        <w:annotationRef/>
      </w:r>
      <w:r>
        <w:t>Maybe this could use a one sentence description reworded from the package or MASS or the original paper? I added something that could be modified.</w:t>
      </w:r>
    </w:p>
    <w:p w14:paraId="3C94A038" w14:textId="77777777" w:rsidR="00D766A8" w:rsidRDefault="00D766A8">
      <w:pPr>
        <w:pStyle w:val="CommentText"/>
      </w:pPr>
    </w:p>
    <w:p w14:paraId="3C082461" w14:textId="77777777" w:rsidR="00D766A8" w:rsidRPr="00EF74FB" w:rsidRDefault="00D766A8" w:rsidP="00EF74FB">
      <w:pPr>
        <w:rPr>
          <w:sz w:val="20"/>
          <w:szCs w:val="20"/>
        </w:rPr>
      </w:pPr>
      <w:r w:rsidRPr="00EF74FB">
        <w:rPr>
          <w:sz w:val="20"/>
          <w:szCs w:val="20"/>
        </w:rPr>
        <w:t xml:space="preserve">Reynolds, A., Richards, G., de la </w:t>
      </w:r>
      <w:proofErr w:type="spellStart"/>
      <w:r w:rsidRPr="00EF74FB">
        <w:rPr>
          <w:sz w:val="20"/>
          <w:szCs w:val="20"/>
        </w:rPr>
        <w:t>Iglesia</w:t>
      </w:r>
      <w:proofErr w:type="spellEnd"/>
      <w:r w:rsidRPr="00EF74FB">
        <w:rPr>
          <w:sz w:val="20"/>
          <w:szCs w:val="20"/>
        </w:rPr>
        <w:t xml:space="preserve">, B. and </w:t>
      </w:r>
      <w:proofErr w:type="spellStart"/>
      <w:r w:rsidRPr="00EF74FB">
        <w:rPr>
          <w:sz w:val="20"/>
          <w:szCs w:val="20"/>
        </w:rPr>
        <w:t>Rayward</w:t>
      </w:r>
      <w:proofErr w:type="spellEnd"/>
      <w:r w:rsidRPr="00EF74FB">
        <w:rPr>
          <w:sz w:val="20"/>
          <w:szCs w:val="20"/>
        </w:rPr>
        <w:t xml:space="preserve">-Smith, V. (1992) Clustering rules: A comparison of partitioning and hierarchical clustering algorithms; Journal of Mathematical Modelling and Algorithms 5, 475–504. </w:t>
      </w:r>
      <w:proofErr w:type="spellStart"/>
      <w:r w:rsidRPr="00EF74FB">
        <w:rPr>
          <w:sz w:val="20"/>
          <w:szCs w:val="20"/>
        </w:rPr>
        <w:t>doi</w:t>
      </w:r>
      <w:proofErr w:type="spellEnd"/>
      <w:r w:rsidRPr="00EF74FB">
        <w:rPr>
          <w:sz w:val="20"/>
          <w:szCs w:val="20"/>
        </w:rPr>
        <w:t>: 10.1007/s10852-005-9022-1.</w:t>
      </w:r>
    </w:p>
    <w:p w14:paraId="64A6AC54" w14:textId="22C8659C" w:rsidR="00D766A8" w:rsidRDefault="00D766A8">
      <w:pPr>
        <w:pStyle w:val="CommentText"/>
      </w:pPr>
      <w:r>
        <w:t>And</w:t>
      </w:r>
    </w:p>
    <w:p w14:paraId="735DE2D0" w14:textId="77777777" w:rsidR="00D766A8" w:rsidRDefault="00D766A8">
      <w:pPr>
        <w:pStyle w:val="CommentText"/>
      </w:pPr>
    </w:p>
    <w:p w14:paraId="6B4C1E45" w14:textId="77777777" w:rsidR="00D766A8" w:rsidRDefault="00D766A8" w:rsidP="00EF74FB">
      <w:pPr>
        <w:pStyle w:val="CommentText"/>
      </w:pPr>
      <w:proofErr w:type="gramStart"/>
      <w:r>
        <w:t>@Manual{,</w:t>
      </w:r>
      <w:proofErr w:type="gramEnd"/>
    </w:p>
    <w:p w14:paraId="62323BB2" w14:textId="77777777" w:rsidR="00D766A8" w:rsidRDefault="00D766A8" w:rsidP="00EF74FB">
      <w:pPr>
        <w:pStyle w:val="CommentText"/>
      </w:pPr>
      <w:r>
        <w:t xml:space="preserve">    title = {cluster: Cluster Analysis Basics and Extensions},</w:t>
      </w:r>
    </w:p>
    <w:p w14:paraId="3C28F49B" w14:textId="77777777" w:rsidR="00D766A8" w:rsidRDefault="00D766A8" w:rsidP="00EF74FB">
      <w:pPr>
        <w:pStyle w:val="CommentText"/>
      </w:pPr>
      <w:r>
        <w:t xml:space="preserve">    author = {Martin </w:t>
      </w:r>
      <w:proofErr w:type="spellStart"/>
      <w:r>
        <w:t>Maechler</w:t>
      </w:r>
      <w:proofErr w:type="spellEnd"/>
      <w:r>
        <w:t xml:space="preserve"> and Peter </w:t>
      </w:r>
      <w:proofErr w:type="spellStart"/>
      <w:r>
        <w:t>Rousseeuw</w:t>
      </w:r>
      <w:proofErr w:type="spellEnd"/>
      <w:r>
        <w:t xml:space="preserve"> and </w:t>
      </w:r>
      <w:proofErr w:type="spellStart"/>
      <w:r>
        <w:t>Anja</w:t>
      </w:r>
      <w:proofErr w:type="spellEnd"/>
      <w:r>
        <w:t xml:space="preserve"> </w:t>
      </w:r>
      <w:proofErr w:type="spellStart"/>
      <w:r>
        <w:t>Struyf</w:t>
      </w:r>
      <w:proofErr w:type="spellEnd"/>
      <w:r>
        <w:t xml:space="preserve"> and Mia Hubert and Kurt </w:t>
      </w:r>
      <w:proofErr w:type="spellStart"/>
      <w:r>
        <w:t>Hornik</w:t>
      </w:r>
      <w:proofErr w:type="spellEnd"/>
      <w:r>
        <w:t>},</w:t>
      </w:r>
    </w:p>
    <w:p w14:paraId="0A3CA917" w14:textId="77777777" w:rsidR="00D766A8" w:rsidRDefault="00D766A8" w:rsidP="00EF74FB">
      <w:pPr>
        <w:pStyle w:val="CommentText"/>
      </w:pPr>
      <w:r>
        <w:t xml:space="preserve">    year = {2019},</w:t>
      </w:r>
    </w:p>
    <w:p w14:paraId="542F9578" w14:textId="77777777" w:rsidR="00D766A8" w:rsidRDefault="00D766A8" w:rsidP="00EF74FB">
      <w:pPr>
        <w:pStyle w:val="CommentText"/>
      </w:pPr>
      <w:r>
        <w:t xml:space="preserve">    note = {R package version 2.1.0 --- For new features, see the 'Changelog' file (in the package source)},</w:t>
      </w:r>
    </w:p>
    <w:p w14:paraId="33852DE9" w14:textId="40860CB0" w:rsidR="00D766A8" w:rsidRDefault="00D766A8" w:rsidP="00EF74FB">
      <w:pPr>
        <w:pStyle w:val="CommentText"/>
      </w:pPr>
      <w:r>
        <w:t xml:space="preserve">  }</w:t>
      </w:r>
    </w:p>
  </w:comment>
  <w:comment w:id="32" w:author="Sean Anderson" w:date="2019-12-11T14:52:00Z" w:initials="MOU">
    <w:p w14:paraId="5272D7A2" w14:textId="17D51672" w:rsidR="00D766A8" w:rsidRDefault="00D766A8">
      <w:pPr>
        <w:pStyle w:val="CommentText"/>
      </w:pPr>
      <w:r>
        <w:rPr>
          <w:rStyle w:val="CommentReference"/>
        </w:rPr>
        <w:annotationRef/>
      </w:r>
      <w:r>
        <w:t>Spatial variation?</w:t>
      </w:r>
    </w:p>
  </w:comment>
  <w:comment w:id="33" w:author="Sean Anderson [2]" w:date="2019-12-12T15:50:00Z" w:initials="SA">
    <w:p w14:paraId="19AA2A61" w14:textId="4DC103C7" w:rsidR="00D766A8" w:rsidRDefault="00D766A8">
      <w:pPr>
        <w:pStyle w:val="CommentText"/>
      </w:pPr>
      <w:r>
        <w:rPr>
          <w:rStyle w:val="CommentReference"/>
        </w:rPr>
        <w:annotationRef/>
      </w:r>
      <w:r>
        <w:t>How do you see this? Is it too small to visually see? It’s kind of shocking how similar the two rows are.</w:t>
      </w:r>
    </w:p>
  </w:comment>
  <w:comment w:id="34" w:author="Sean Anderson [2]" w:date="2019-12-12T15:53:00Z" w:initials="SA">
    <w:p w14:paraId="79F2F31B" w14:textId="6F82DD35" w:rsidR="00D766A8" w:rsidRDefault="00D766A8">
      <w:pPr>
        <w:pStyle w:val="CommentText"/>
      </w:pPr>
      <w:r>
        <w:rPr>
          <w:rStyle w:val="CommentReference"/>
        </w:rPr>
        <w:annotationRef/>
      </w:r>
      <w:r>
        <w:t>If we leave the criteria as the average silhouette with then we should mention in the discussion that this is a known feature of the method for determining the number of clusters (the feature being that it almost never assigns 1)</w:t>
      </w:r>
    </w:p>
  </w:comment>
  <w:comment w:id="35" w:author="Sean Anderson [2]" w:date="2019-12-12T15:58:00Z" w:initials="SA">
    <w:p w14:paraId="46F3816C" w14:textId="5DC6C947" w:rsidR="00D766A8" w:rsidRDefault="00D766A8">
      <w:pPr>
        <w:pStyle w:val="CommentText"/>
      </w:pPr>
      <w:r>
        <w:rPr>
          <w:rStyle w:val="CommentReference"/>
        </w:rPr>
        <w:annotationRef/>
      </w:r>
      <w:r>
        <w:t>I probably mentioned this in the figures as well, but what did we decide on in the end? Is this truly the mean density across all years? Maybe we should be explicit about that somewhere.</w:t>
      </w:r>
    </w:p>
  </w:comment>
  <w:comment w:id="36" w:author="Sean Anderson [2]" w:date="2019-12-12T15:56:00Z" w:initials="SA">
    <w:p w14:paraId="6A03A913" w14:textId="5D1C0082" w:rsidR="00D766A8" w:rsidRDefault="00D766A8">
      <w:pPr>
        <w:pStyle w:val="CommentText"/>
      </w:pPr>
      <w:r>
        <w:rPr>
          <w:rStyle w:val="CommentReference"/>
        </w:rPr>
        <w:annotationRef/>
      </w:r>
      <w:r>
        <w:t>I’m not sure what the sentence means by the time I get to the second half</w:t>
      </w:r>
    </w:p>
  </w:comment>
  <w:comment w:id="39" w:author="Sean Anderson [2]" w:date="2019-12-12T16:05:00Z" w:initials="SA">
    <w:p w14:paraId="06C1CF55" w14:textId="3D7B98E6" w:rsidR="00D766A8" w:rsidRDefault="00D766A8">
      <w:pPr>
        <w:pStyle w:val="CommentText"/>
      </w:pPr>
      <w:r>
        <w:rPr>
          <w:rStyle w:val="CommentReference"/>
        </w:rPr>
        <w:annotationRef/>
      </w:r>
      <w:r>
        <w:t>I lose it here on this phrase. Do you mean that the northern timeseries flattens out? Probably hard say much about the southern time series results uncertainty here.</w:t>
      </w:r>
    </w:p>
  </w:comment>
  <w:comment w:id="40" w:author="Sean Anderson [2]" w:date="2019-12-12T16:08:00Z" w:initials="SA">
    <w:p w14:paraId="719C93E4" w14:textId="7B576C90" w:rsidR="00D766A8" w:rsidRDefault="00D766A8">
      <w:pPr>
        <w:pStyle w:val="CommentText"/>
      </w:pPr>
      <w:r>
        <w:rPr>
          <w:rStyle w:val="CommentReference"/>
        </w:rPr>
        <w:annotationRef/>
      </w:r>
      <w:r>
        <w:t>Isn’t it more that the overall COG (what you mean by the complete pattern of change I think?) masks these underlying patterns?</w:t>
      </w:r>
    </w:p>
  </w:comment>
  <w:comment w:id="41" w:author="Sean Anderson [2]" w:date="2019-12-12T16:10:00Z" w:initials="SA">
    <w:p w14:paraId="0FDA950D" w14:textId="77777777" w:rsidR="00D766A8" w:rsidRDefault="00D766A8">
      <w:pPr>
        <w:pStyle w:val="CommentText"/>
      </w:pPr>
      <w:r>
        <w:rPr>
          <w:rStyle w:val="CommentReference"/>
        </w:rPr>
        <w:annotationRef/>
      </w:r>
      <w:r>
        <w:t xml:space="preserve">I don’t think I get the sentence. How can the density map tell us anything about rain shifts in itself? We would have to look at multiple slices of density. </w:t>
      </w:r>
    </w:p>
    <w:p w14:paraId="42785E5D" w14:textId="77777777" w:rsidR="00D766A8" w:rsidRDefault="00D766A8">
      <w:pPr>
        <w:pStyle w:val="CommentText"/>
      </w:pPr>
    </w:p>
    <w:p w14:paraId="23477880" w14:textId="77777777" w:rsidR="00D766A8" w:rsidRDefault="00D766A8">
      <w:pPr>
        <w:pStyle w:val="CommentText"/>
      </w:pPr>
      <w:r>
        <w:t>I also wonder if we might get in trouble by calling this a range shift, which has a lot of baggage and probably strict definitions to some people.</w:t>
      </w:r>
    </w:p>
    <w:p w14:paraId="33ED0EF0" w14:textId="77777777" w:rsidR="00D766A8" w:rsidRDefault="00D766A8">
      <w:pPr>
        <w:pStyle w:val="CommentText"/>
      </w:pPr>
    </w:p>
    <w:p w14:paraId="4C8606B3" w14:textId="5C3261A0" w:rsidR="00D766A8" w:rsidRDefault="00D766A8">
      <w:pPr>
        <w:pStyle w:val="CommentText"/>
      </w:pPr>
      <w:r>
        <w:t>Perhaps we should try to refer to it as it is: trends of increasing or decreasing density that vary spatially</w:t>
      </w:r>
    </w:p>
  </w:comment>
  <w:comment w:id="42" w:author="Sean Anderson [2]" w:date="2019-12-12T16:12:00Z" w:initials="SA">
    <w:p w14:paraId="69C234F3" w14:textId="71C7E752" w:rsidR="00D766A8" w:rsidRDefault="00D766A8">
      <w:pPr>
        <w:pStyle w:val="CommentText"/>
      </w:pPr>
      <w:r>
        <w:rPr>
          <w:rStyle w:val="CommentReference"/>
        </w:rPr>
        <w:annotationRef/>
      </w:r>
      <w:r>
        <w:t>Maybe this is from when the paragraphs were set up differently but I don’t know what the second spaces.</w:t>
      </w:r>
    </w:p>
  </w:comment>
  <w:comment w:id="43" w:author="Sean Anderson [2]" w:date="2019-12-12T16:14:00Z" w:initials="SA">
    <w:p w14:paraId="43573225" w14:textId="5422983E" w:rsidR="00D766A8" w:rsidRDefault="00D766A8">
      <w:pPr>
        <w:pStyle w:val="CommentText"/>
      </w:pPr>
      <w:r>
        <w:rPr>
          <w:rStyle w:val="CommentReference"/>
        </w:rPr>
        <w:annotationRef/>
      </w:r>
      <w:r>
        <w:t xml:space="preserve">Man, these plots are a pretty nasty Rorschach test to describe in the results aren’t they </w:t>
      </w:r>
      <w:r>
        <w:sym w:font="Wingdings" w:char="F04A"/>
      </w:r>
    </w:p>
  </w:comment>
  <w:comment w:id="44" w:author="Sean Anderson [2]" w:date="2019-12-12T16:13:00Z" w:initials="SA">
    <w:p w14:paraId="06632C56" w14:textId="57447B42" w:rsidR="00D766A8" w:rsidRDefault="00D766A8">
      <w:pPr>
        <w:pStyle w:val="CommentText"/>
      </w:pPr>
      <w:r>
        <w:rPr>
          <w:rStyle w:val="CommentReference"/>
        </w:rPr>
        <w:annotationRef/>
      </w:r>
      <w:r>
        <w:t>I’m not sure what this refers to</w:t>
      </w:r>
    </w:p>
  </w:comment>
  <w:comment w:id="45" w:author="Sean Anderson [2]" w:date="2019-12-12T16:17:00Z" w:initials="SA">
    <w:p w14:paraId="5D286DBB" w14:textId="779A9042" w:rsidR="00D766A8" w:rsidRDefault="00D766A8">
      <w:pPr>
        <w:pStyle w:val="CommentText"/>
      </w:pPr>
      <w:r>
        <w:rPr>
          <w:rStyle w:val="CommentReference"/>
        </w:rPr>
        <w:annotationRef/>
      </w:r>
      <w:r>
        <w:t>Can these last three paragraphs be tied together into something cohesive to be a bit less choppy? Maybe with one topic sentence introducing what the three species discussed will be?</w:t>
      </w:r>
    </w:p>
  </w:comment>
  <w:comment w:id="46" w:author="Sean Anderson [2]" w:date="2019-12-12T16:16:00Z" w:initials="SA">
    <w:p w14:paraId="024B847C" w14:textId="49D494DE" w:rsidR="00D766A8" w:rsidRDefault="00D766A8">
      <w:pPr>
        <w:pStyle w:val="CommentText"/>
      </w:pPr>
      <w:r>
        <w:rPr>
          <w:rStyle w:val="CommentReference"/>
        </w:rPr>
        <w:annotationRef/>
      </w:r>
      <w:r>
        <w:t>Change to spatial density shift?</w:t>
      </w:r>
    </w:p>
  </w:comment>
  <w:comment w:id="47" w:author="Sean Anderson [2]" w:date="2019-12-12T16:16:00Z" w:initials="SA">
    <w:p w14:paraId="0635F211" w14:textId="46646638" w:rsidR="00D766A8" w:rsidRDefault="00D766A8">
      <w:pPr>
        <w:pStyle w:val="CommentText"/>
      </w:pPr>
      <w:r>
        <w:rPr>
          <w:rStyle w:val="CommentReference"/>
        </w:rPr>
        <w:annotationRef/>
      </w:r>
      <w:r>
        <w:t>As before</w:t>
      </w:r>
    </w:p>
  </w:comment>
  <w:comment w:id="37" w:author="Lewis Barnett" w:date="2019-12-06T09:18:00Z" w:initials="LB">
    <w:p w14:paraId="361DEF1F" w14:textId="4856C914" w:rsidR="00D766A8" w:rsidRDefault="00D766A8">
      <w:pPr>
        <w:pStyle w:val="CommentText"/>
      </w:pPr>
      <w:r>
        <w:rPr>
          <w:rStyle w:val="CommentReference"/>
        </w:rPr>
        <w:annotationRef/>
      </w:r>
      <w:r>
        <w:t>Eric/Sean- make sure these interpretations follow from the figure in a clear enough way</w:t>
      </w:r>
    </w:p>
  </w:comment>
  <w:comment w:id="48" w:author="Sean Anderson [2]" w:date="2019-12-12T16:22:00Z" w:initials="SA">
    <w:p w14:paraId="1DEB62B0" w14:textId="5CEF30C9" w:rsidR="00D766A8" w:rsidRDefault="00D766A8">
      <w:pPr>
        <w:pStyle w:val="CommentText"/>
      </w:pPr>
      <w:r>
        <w:rPr>
          <w:rStyle w:val="CommentReference"/>
        </w:rPr>
        <w:annotationRef/>
      </w:r>
      <w:r>
        <w:t>I’m confused here. Weren’t the simulations just to detect whether the spatial trend could be recaptured? The parsimonious aspect came from the real data, no?</w:t>
      </w:r>
    </w:p>
  </w:comment>
  <w:comment w:id="49" w:author="Lewis Barnett" w:date="2019-11-20T12:49:00Z" w:initials="LB">
    <w:p w14:paraId="49C0B9C8" w14:textId="652420DA" w:rsidR="00D766A8" w:rsidRDefault="00D766A8">
      <w:pPr>
        <w:pStyle w:val="CommentText"/>
      </w:pPr>
      <w:r>
        <w:rPr>
          <w:rStyle w:val="CommentReference"/>
        </w:rPr>
        <w:annotationRef/>
      </w:r>
      <w:r>
        <w:t>Should we discuss this paper in the introduction as well to set up the similarities and differences with our work?  My only worry would be that it takes a bit of the shine off the novelty of the method.</w:t>
      </w:r>
    </w:p>
  </w:comment>
  <w:comment w:id="50" w:author="Sean Anderson" w:date="2019-12-11T15:21:00Z" w:initials="MOU">
    <w:p w14:paraId="047D07E1" w14:textId="48A4C54C" w:rsidR="00D766A8" w:rsidRDefault="00D766A8">
      <w:pPr>
        <w:pStyle w:val="CommentText"/>
      </w:pPr>
      <w:r>
        <w:rPr>
          <w:rStyle w:val="CommentReference"/>
        </w:rPr>
        <w:annotationRef/>
      </w:r>
      <w:r>
        <w:t>Damnit Thorson! Shakes fist.</w:t>
      </w:r>
    </w:p>
  </w:comment>
  <w:comment w:id="51" w:author="Sean Anderson [2]" w:date="2019-12-12T16:23:00Z" w:initials="SA">
    <w:p w14:paraId="6972B590" w14:textId="4DF9C3AB" w:rsidR="00D766A8" w:rsidRDefault="00D766A8">
      <w:pPr>
        <w:pStyle w:val="CommentText"/>
      </w:pPr>
      <w:r>
        <w:rPr>
          <w:rStyle w:val="CommentReference"/>
        </w:rPr>
        <w:annotationRef/>
      </w:r>
      <w:r>
        <w:t>I’m not sure we need to. I assume there may be vanishingly few people besides Jim (and us) who immediately grasp the similarity. After seeing his talk at PICES I think this stuff is going over the head of most people… at least the nitty-gritty modeling details are. And on a broad level they are quite different in what they try to do, it’s just the implementation that’s pretty similar.</w:t>
      </w:r>
    </w:p>
  </w:comment>
  <w:comment w:id="52" w:author="Sean Anderson [2]" w:date="2019-12-12T16:25:00Z" w:initials="SA">
    <w:p w14:paraId="1109E99D" w14:textId="1DD22DFB" w:rsidR="00D766A8" w:rsidRDefault="00D766A8">
      <w:pPr>
        <w:pStyle w:val="CommentText"/>
      </w:pPr>
      <w:r>
        <w:rPr>
          <w:rStyle w:val="CommentReference"/>
        </w:rPr>
        <w:annotationRef/>
      </w:r>
      <w:r>
        <w:t>We haven’t actually presented that result have we? We should if we are going to discuss it.</w:t>
      </w:r>
    </w:p>
  </w:comment>
  <w:comment w:id="53" w:author="Sean Anderson [2]" w:date="2019-12-12T16:26:00Z" w:initials="SA">
    <w:p w14:paraId="3708531C" w14:textId="4327AAD3" w:rsidR="00D766A8" w:rsidRDefault="00D766A8">
      <w:pPr>
        <w:pStyle w:val="CommentText"/>
      </w:pPr>
      <w:r>
        <w:rPr>
          <w:rStyle w:val="CommentReference"/>
        </w:rPr>
        <w:annotationRef/>
      </w:r>
      <w:r>
        <w:t>How do we know this?</w:t>
      </w:r>
    </w:p>
  </w:comment>
  <w:comment w:id="54" w:author="Sean Anderson [2]" w:date="2019-12-12T16:28:00Z" w:initials="SA">
    <w:p w14:paraId="0760672A" w14:textId="6B67D8E1" w:rsidR="00D766A8" w:rsidRDefault="00D766A8">
      <w:pPr>
        <w:pStyle w:val="CommentText"/>
      </w:pPr>
      <w:r>
        <w:rPr>
          <w:rStyle w:val="CommentReference"/>
        </w:rPr>
        <w:annotationRef/>
      </w:r>
      <w:r>
        <w:t>Something like this?</w:t>
      </w:r>
    </w:p>
  </w:comment>
  <w:comment w:id="55" w:author="Sean Anderson [2]" w:date="2019-12-12T16:29:00Z" w:initials="SA">
    <w:p w14:paraId="2D12593B" w14:textId="0E3C2C39" w:rsidR="00D766A8" w:rsidRDefault="00D766A8">
      <w:pPr>
        <w:pStyle w:val="CommentText"/>
      </w:pPr>
      <w:r>
        <w:rPr>
          <w:rStyle w:val="CommentReference"/>
        </w:rPr>
        <w:annotationRef/>
      </w:r>
      <w:r>
        <w:t>We don’t do anything with productivity, right?</w:t>
      </w:r>
    </w:p>
  </w:comment>
  <w:comment w:id="56" w:author="Sean Anderson [2]" w:date="2019-12-12T16:30:00Z" w:initials="SA">
    <w:p w14:paraId="460CBB2C" w14:textId="4A386896" w:rsidR="00D766A8" w:rsidRDefault="00D766A8">
      <w:pPr>
        <w:pStyle w:val="CommentText"/>
      </w:pPr>
      <w:r>
        <w:rPr>
          <w:rStyle w:val="CommentReference"/>
        </w:rPr>
        <w:annotationRef/>
      </w:r>
      <w:r>
        <w:t>I wonder if this should be hyphenated when used as a compound adjective throughout? I hyphenated one later in this paragraph that refers to a random field</w:t>
      </w:r>
    </w:p>
  </w:comment>
  <w:comment w:id="57" w:author="Sean Anderson [2]" w:date="2019-12-12T16:29:00Z" w:initials="SA">
    <w:p w14:paraId="5FAF73AC" w14:textId="6D491A8A" w:rsidR="00D766A8" w:rsidRDefault="00D766A8">
      <w:pPr>
        <w:pStyle w:val="CommentText"/>
      </w:pPr>
      <w:r>
        <w:rPr>
          <w:rStyle w:val="CommentReference"/>
        </w:rPr>
        <w:annotationRef/>
      </w:r>
      <w:r>
        <w:t>Just trying to be consistent</w:t>
      </w:r>
    </w:p>
  </w:comment>
  <w:comment w:id="58" w:author="Sean Anderson [2]" w:date="2019-12-12T16:31:00Z" w:initials="SA">
    <w:p w14:paraId="0C50CA5B" w14:textId="1182EF20" w:rsidR="00D766A8" w:rsidRDefault="00D766A8">
      <w:pPr>
        <w:pStyle w:val="CommentText"/>
      </w:pPr>
      <w:r>
        <w:rPr>
          <w:rStyle w:val="CommentReference"/>
        </w:rPr>
        <w:annotationRef/>
      </w:r>
      <w:r>
        <w:t>Yes?</w:t>
      </w:r>
    </w:p>
  </w:comment>
  <w:comment w:id="59" w:author="Sean Anderson [2]" w:date="2019-12-12T16:34:00Z" w:initials="SA">
    <w:p w14:paraId="459E3547" w14:textId="7854D1C7" w:rsidR="00D766A8" w:rsidRDefault="00D766A8">
      <w:pPr>
        <w:pStyle w:val="CommentText"/>
      </w:pPr>
      <w:r>
        <w:rPr>
          <w:rStyle w:val="CommentReference"/>
        </w:rPr>
        <w:annotationRef/>
      </w:r>
      <w:r>
        <w:t>What does dimension refer to here? Might it be clearer as region or subregion or location?</w:t>
      </w:r>
    </w:p>
  </w:comment>
  <w:comment w:id="60" w:author="Sean Anderson [2]" w:date="2019-12-12T16:34:00Z" w:initials="SA">
    <w:p w14:paraId="7C7AE5A2" w14:textId="7655ED16" w:rsidR="00D766A8" w:rsidRDefault="00D766A8">
      <w:pPr>
        <w:pStyle w:val="CommentText"/>
      </w:pPr>
      <w:r>
        <w:rPr>
          <w:rStyle w:val="CommentReference"/>
        </w:rPr>
        <w:annotationRef/>
      </w:r>
      <w:r>
        <w:t>I think this sentence can be deleted</w:t>
      </w:r>
    </w:p>
  </w:comment>
  <w:comment w:id="61" w:author="Sean Anderson [2]" w:date="2019-12-12T15:51:00Z" w:initials="SA">
    <w:p w14:paraId="010B4E6D" w14:textId="3557148F" w:rsidR="00D766A8" w:rsidRDefault="00D766A8">
      <w:pPr>
        <w:pStyle w:val="CommentText"/>
      </w:pPr>
      <w:r>
        <w:rPr>
          <w:rStyle w:val="CommentReference"/>
        </w:rPr>
        <w:annotationRef/>
      </w:r>
      <w:r>
        <w:t>I’ve capitalize these throughout when they refer to a region (not just the west coast of the US), but I’m happy to be overruled</w:t>
      </w:r>
    </w:p>
  </w:comment>
  <w:comment w:id="62" w:author="Sean Anderson [2]" w:date="2019-12-12T16:35:00Z" w:initials="SA">
    <w:p w14:paraId="6FF58D76" w14:textId="0241A753" w:rsidR="00D766A8" w:rsidRDefault="00D766A8">
      <w:pPr>
        <w:pStyle w:val="CommentText"/>
      </w:pPr>
      <w:r>
        <w:rPr>
          <w:rStyle w:val="CommentReference"/>
        </w:rPr>
        <w:annotationRef/>
      </w:r>
      <w:r>
        <w:t>Aha, says the Canadian. No A, eh? ;)</w:t>
      </w:r>
    </w:p>
  </w:comment>
  <w:comment w:id="63" w:author="Sean Anderson [2]" w:date="2019-12-12T16:42:00Z" w:initials="SA">
    <w:p w14:paraId="417D83B2" w14:textId="252F0183" w:rsidR="00D766A8" w:rsidRDefault="00D766A8">
      <w:pPr>
        <w:pStyle w:val="CommentText"/>
      </w:pPr>
      <w:r>
        <w:rPr>
          <w:rStyle w:val="CommentReference"/>
        </w:rPr>
        <w:annotationRef/>
      </w:r>
      <w:r>
        <w:t xml:space="preserve">I wonder if somewhere in here we should be citing </w:t>
      </w:r>
      <w:r w:rsidRPr="0021628B">
        <w:t>https://onlinelibrary.wiley.com/doi/full/10.1111/gcb.14676?casa_token=Gw_R6uI5tVsAAAAA%3AOY3_nj2EQb4a4llx33f0AoVXfOUj8j6gef5aQZQjXbGTtHB3cUVf375HG-QtUtbNTfkzGDdvdGtb0Huy</w:t>
      </w:r>
    </w:p>
  </w:comment>
  <w:comment w:id="64" w:author="Sean Anderson" w:date="2019-12-11T15:07:00Z" w:initials="MOU">
    <w:p w14:paraId="56B11232" w14:textId="77777777" w:rsidR="00D766A8" w:rsidRDefault="00D766A8">
      <w:pPr>
        <w:pStyle w:val="CommentText"/>
      </w:pPr>
      <w:r>
        <w:rPr>
          <w:rStyle w:val="CommentReference"/>
        </w:rPr>
        <w:annotationRef/>
      </w:r>
      <w:r>
        <w:t xml:space="preserve">Any chance we could use a better color scheme here?  </w:t>
      </w:r>
      <w:proofErr w:type="spellStart"/>
      <w:r>
        <w:t>RColorBrewer</w:t>
      </w:r>
      <w:proofErr w:type="spellEnd"/>
      <w:r>
        <w:t xml:space="preserve"> or </w:t>
      </w:r>
      <w:proofErr w:type="spellStart"/>
      <w:r>
        <w:t>viridis</w:t>
      </w:r>
      <w:proofErr w:type="spellEnd"/>
      <w:r>
        <w:t xml:space="preserve"> something.</w:t>
      </w:r>
    </w:p>
    <w:p w14:paraId="28073462" w14:textId="3C858704" w:rsidR="00D766A8" w:rsidRDefault="00D766A8">
      <w:pPr>
        <w:pStyle w:val="CommentText"/>
      </w:pPr>
    </w:p>
  </w:comment>
  <w:comment w:id="65" w:author="Sean Anderson [2]" w:date="2019-12-12T16:50:00Z" w:initials="SA">
    <w:p w14:paraId="6DD9EA25" w14:textId="5A561FD5" w:rsidR="00D766A8" w:rsidRDefault="00D766A8">
      <w:pPr>
        <w:pStyle w:val="CommentText"/>
      </w:pPr>
      <w:r>
        <w:rPr>
          <w:rStyle w:val="CommentReference"/>
        </w:rPr>
        <w:annotationRef/>
      </w:r>
      <w:r>
        <w:t>Can we squish this vertically little bit to save space? Make Tufte happy. At the same time perhaps delete the biggest value (0.9)?</w:t>
      </w:r>
    </w:p>
  </w:comment>
  <w:comment w:id="66" w:author="Sean Anderson" w:date="2019-12-11T15:00:00Z" w:initials="MOU">
    <w:p w14:paraId="60B593A5" w14:textId="72B97219" w:rsidR="00D766A8" w:rsidRDefault="00D766A8">
      <w:pPr>
        <w:pStyle w:val="CommentText"/>
      </w:pPr>
      <w:r>
        <w:rPr>
          <w:rStyle w:val="CommentReference"/>
        </w:rPr>
        <w:annotationRef/>
      </w:r>
      <w:r>
        <w:t xml:space="preserve">Can we regenerate this with </w:t>
      </w:r>
      <w:proofErr w:type="spellStart"/>
      <w:r>
        <w:t>ggsidekick</w:t>
      </w:r>
      <w:proofErr w:type="spellEnd"/>
      <w:r>
        <w:t>::</w:t>
      </w:r>
      <w:proofErr w:type="spellStart"/>
      <w:r>
        <w:t>theme_</w:t>
      </w:r>
      <w:proofErr w:type="gramStart"/>
      <w:r>
        <w:t>sleek</w:t>
      </w:r>
      <w:proofErr w:type="spellEnd"/>
      <w:r>
        <w:t>(</w:t>
      </w:r>
      <w:proofErr w:type="gramEnd"/>
      <w:r>
        <w:t xml:space="preserve">) or even </w:t>
      </w:r>
      <w:proofErr w:type="spellStart"/>
      <w:r>
        <w:t>theme_bw</w:t>
      </w:r>
      <w:proofErr w:type="spellEnd"/>
      <w:r>
        <w:t xml:space="preserve"> or </w:t>
      </w:r>
      <w:proofErr w:type="spellStart"/>
      <w:r>
        <w:t>theme_light</w:t>
      </w:r>
      <w:proofErr w:type="spellEnd"/>
      <w:r>
        <w:t xml:space="preserve"> to be more consistent with the other figures. Same with the next one? Can we capitalize “Trend anomaly”?</w:t>
      </w:r>
    </w:p>
  </w:comment>
  <w:comment w:id="67" w:author="Sean Anderson" w:date="2019-12-11T15:01:00Z" w:initials="MOU">
    <w:p w14:paraId="3DAA1FDD" w14:textId="6085720D" w:rsidR="00D766A8" w:rsidRDefault="00D766A8">
      <w:pPr>
        <w:pStyle w:val="CommentText"/>
      </w:pPr>
      <w:r>
        <w:rPr>
          <w:rStyle w:val="CommentReference"/>
        </w:rPr>
        <w:annotationRef/>
      </w:r>
      <w:r>
        <w:t>Can this be made more clear about whether it refers to the spatial trend on its own or the spatial trend plus density?</w:t>
      </w:r>
    </w:p>
  </w:comment>
  <w:comment w:id="68" w:author="Sean Anderson [2]" w:date="2019-12-12T16:53:00Z" w:initials="SA">
    <w:p w14:paraId="0CC36022" w14:textId="58E2873E" w:rsidR="00D766A8" w:rsidRDefault="00D766A8">
      <w:pPr>
        <w:pStyle w:val="CommentText"/>
      </w:pPr>
      <w:r>
        <w:rPr>
          <w:rStyle w:val="CommentReference"/>
        </w:rPr>
        <w:annotationRef/>
      </w:r>
      <w:r>
        <w:t xml:space="preserve">It just occurs to me that somewhere, maybe in the supplement, we probably need the </w:t>
      </w:r>
      <w:proofErr w:type="spellStart"/>
      <w:r>
        <w:t>latin</w:t>
      </w:r>
      <w:proofErr w:type="spellEnd"/>
      <w:r>
        <w:t xml:space="preserve"> species names for all these</w:t>
      </w:r>
    </w:p>
  </w:comment>
  <w:comment w:id="69" w:author="Sean Anderson" w:date="2019-12-11T15:02:00Z" w:initials="MOU">
    <w:p w14:paraId="503BB36A" w14:textId="1B41D15A" w:rsidR="00D766A8" w:rsidRDefault="00D766A8">
      <w:pPr>
        <w:pStyle w:val="CommentText"/>
      </w:pPr>
      <w:r>
        <w:rPr>
          <w:rStyle w:val="CommentReference"/>
        </w:rPr>
        <w:annotationRef/>
      </w:r>
      <w:r>
        <w:t>Do we need this written like this?</w:t>
      </w:r>
    </w:p>
  </w:comment>
  <w:comment w:id="70" w:author="Sean Anderson [2]" w:date="2019-12-12T16:55:00Z" w:initials="SA">
    <w:p w14:paraId="598E1470" w14:textId="03562975" w:rsidR="00D766A8" w:rsidRDefault="00D766A8">
      <w:pPr>
        <w:pStyle w:val="CommentText"/>
      </w:pPr>
      <w:r>
        <w:rPr>
          <w:rStyle w:val="CommentReference"/>
        </w:rPr>
        <w:annotationRef/>
      </w:r>
      <w:r>
        <w:t xml:space="preserve">Just checking but there is a </w:t>
      </w:r>
      <w:proofErr w:type="spellStart"/>
      <w:r>
        <w:t>coord_fixed</w:t>
      </w:r>
      <w:proofErr w:type="spellEnd"/>
      <w:r>
        <w:t xml:space="preserve"> or </w:t>
      </w:r>
      <w:proofErr w:type="spellStart"/>
      <w:r>
        <w:t>coord_equal</w:t>
      </w:r>
      <w:proofErr w:type="spellEnd"/>
      <w:r>
        <w:t xml:space="preserve"> on the maps, right?</w:t>
      </w:r>
    </w:p>
  </w:comment>
  <w:comment w:id="71" w:author="Sean Anderson" w:date="2019-12-11T15:05:00Z" w:initials="MOU">
    <w:p w14:paraId="5CB050AB" w14:textId="59F8EE12" w:rsidR="00D766A8" w:rsidRDefault="00D766A8">
      <w:pPr>
        <w:pStyle w:val="CommentText"/>
      </w:pPr>
      <w:r>
        <w:rPr>
          <w:rStyle w:val="CommentReference"/>
        </w:rPr>
        <w:annotationRef/>
      </w:r>
      <w:r>
        <w:t xml:space="preserve">Finish the sentence. I realize that I’m not actually sure whether we’re looking at an </w:t>
      </w:r>
      <w:proofErr w:type="spellStart"/>
      <w:r>
        <w:t>intercept or</w:t>
      </w:r>
      <w:proofErr w:type="spellEnd"/>
      <w:r>
        <w:t xml:space="preserve"> an average across multiple years.</w:t>
      </w:r>
    </w:p>
  </w:comment>
  <w:comment w:id="72" w:author="Sean Anderson [2]" w:date="2019-12-12T16:56:00Z" w:initials="SA">
    <w:p w14:paraId="08643B97" w14:textId="0DDD61D7" w:rsidR="00D766A8" w:rsidRDefault="00D766A8">
      <w:pPr>
        <w:pStyle w:val="CommentText"/>
      </w:pPr>
      <w:r>
        <w:rPr>
          <w:rStyle w:val="CommentReference"/>
        </w:rPr>
        <w:annotationRef/>
      </w:r>
      <w:r>
        <w:t>Perhaps the scientific names could go in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9B9489" w15:done="0"/>
  <w15:commentEx w15:paraId="180A99A7" w15:done="0"/>
  <w15:commentEx w15:paraId="04A5B1CC" w15:done="0"/>
  <w15:commentEx w15:paraId="5A1FBD17" w15:done="0"/>
  <w15:commentEx w15:paraId="071ED1C9" w15:done="0"/>
  <w15:commentEx w15:paraId="1DD1A05C" w15:done="0"/>
  <w15:commentEx w15:paraId="70F81DB0" w15:done="0"/>
  <w15:commentEx w15:paraId="7997D38F" w15:done="0"/>
  <w15:commentEx w15:paraId="1B42B2E7" w15:done="0"/>
  <w15:commentEx w15:paraId="0BE1ED94" w15:done="0"/>
  <w15:commentEx w15:paraId="174790EA" w15:done="0"/>
  <w15:commentEx w15:paraId="6F234284" w15:done="0"/>
  <w15:commentEx w15:paraId="207BDA6D" w15:done="0"/>
  <w15:commentEx w15:paraId="6063F354" w15:done="0"/>
  <w15:commentEx w15:paraId="7ED59BF0" w15:done="0"/>
  <w15:commentEx w15:paraId="69931C0B" w15:done="0"/>
  <w15:commentEx w15:paraId="74E68522" w15:done="0"/>
  <w15:commentEx w15:paraId="5B994E8C" w15:done="0"/>
  <w15:commentEx w15:paraId="45B0F346" w15:done="0"/>
  <w15:commentEx w15:paraId="46AA1736" w15:done="0"/>
  <w15:commentEx w15:paraId="08F925CE" w15:paraIdParent="46AA1736" w15:done="0"/>
  <w15:commentEx w15:paraId="5A82A7D8" w15:done="0"/>
  <w15:commentEx w15:paraId="459D4CB9" w15:done="0"/>
  <w15:commentEx w15:paraId="3D914E35" w15:done="0"/>
  <w15:commentEx w15:paraId="4C4D663E" w15:done="0"/>
  <w15:commentEx w15:paraId="27D58871" w15:done="0"/>
  <w15:commentEx w15:paraId="58CEC983" w15:done="0"/>
  <w15:commentEx w15:paraId="2C7E529A" w15:done="0"/>
  <w15:commentEx w15:paraId="5A415B41" w15:done="0"/>
  <w15:commentEx w15:paraId="63F07DC4" w15:done="0"/>
  <w15:commentEx w15:paraId="33852DE9" w15:done="0"/>
  <w15:commentEx w15:paraId="5272D7A2" w15:done="0"/>
  <w15:commentEx w15:paraId="19AA2A61" w15:done="0"/>
  <w15:commentEx w15:paraId="79F2F31B" w15:done="0"/>
  <w15:commentEx w15:paraId="46F3816C" w15:done="0"/>
  <w15:commentEx w15:paraId="6A03A913" w15:done="0"/>
  <w15:commentEx w15:paraId="06C1CF55" w15:done="0"/>
  <w15:commentEx w15:paraId="719C93E4" w15:done="0"/>
  <w15:commentEx w15:paraId="4C8606B3" w15:done="0"/>
  <w15:commentEx w15:paraId="69C234F3" w15:done="0"/>
  <w15:commentEx w15:paraId="43573225" w15:done="0"/>
  <w15:commentEx w15:paraId="06632C56" w15:done="0"/>
  <w15:commentEx w15:paraId="5D286DBB" w15:done="0"/>
  <w15:commentEx w15:paraId="024B847C" w15:done="0"/>
  <w15:commentEx w15:paraId="0635F211" w15:done="0"/>
  <w15:commentEx w15:paraId="361DEF1F" w15:done="0"/>
  <w15:commentEx w15:paraId="1DEB62B0" w15:done="0"/>
  <w15:commentEx w15:paraId="49C0B9C8" w15:done="0"/>
  <w15:commentEx w15:paraId="047D07E1" w15:paraIdParent="49C0B9C8" w15:done="0"/>
  <w15:commentEx w15:paraId="6972B590" w15:paraIdParent="49C0B9C8" w15:done="0"/>
  <w15:commentEx w15:paraId="1109E99D" w15:done="0"/>
  <w15:commentEx w15:paraId="3708531C" w15:done="0"/>
  <w15:commentEx w15:paraId="0760672A" w15:done="0"/>
  <w15:commentEx w15:paraId="2D12593B" w15:done="0"/>
  <w15:commentEx w15:paraId="460CBB2C" w15:done="0"/>
  <w15:commentEx w15:paraId="5FAF73AC" w15:done="0"/>
  <w15:commentEx w15:paraId="0C50CA5B" w15:done="0"/>
  <w15:commentEx w15:paraId="459E3547" w15:done="0"/>
  <w15:commentEx w15:paraId="7C7AE5A2" w15:done="0"/>
  <w15:commentEx w15:paraId="010B4E6D" w15:done="0"/>
  <w15:commentEx w15:paraId="6FF58D76" w15:done="0"/>
  <w15:commentEx w15:paraId="417D83B2" w15:done="0"/>
  <w15:commentEx w15:paraId="28073462" w15:done="0"/>
  <w15:commentEx w15:paraId="6DD9EA25" w15:done="0"/>
  <w15:commentEx w15:paraId="60B593A5" w15:done="0"/>
  <w15:commentEx w15:paraId="3DAA1FDD" w15:done="0"/>
  <w15:commentEx w15:paraId="0CC36022" w15:done="0"/>
  <w15:commentEx w15:paraId="503BB36A" w15:done="0"/>
  <w15:commentEx w15:paraId="598E1470" w15:done="0"/>
  <w15:commentEx w15:paraId="5CB050AB" w15:done="0"/>
  <w15:commentEx w15:paraId="08643B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9B9489" w16cid:durableId="21A5FBD6"/>
  <w16cid:commentId w16cid:paraId="180A99A7" w16cid:durableId="219B8759"/>
  <w16cid:commentId w16cid:paraId="04A5B1CC" w16cid:durableId="219B704C"/>
  <w16cid:commentId w16cid:paraId="5A1FBD17" w16cid:durableId="219CF7BB"/>
  <w16cid:commentId w16cid:paraId="071ED1C9" w16cid:durableId="219B704D"/>
  <w16cid:commentId w16cid:paraId="1DD1A05C" w16cid:durableId="219B704E"/>
  <w16cid:commentId w16cid:paraId="70F81DB0" w16cid:durableId="219B704F"/>
  <w16cid:commentId w16cid:paraId="7997D38F" w16cid:durableId="219B7050"/>
  <w16cid:commentId w16cid:paraId="1B42B2E7" w16cid:durableId="219B71A0"/>
  <w16cid:commentId w16cid:paraId="0BE1ED94" w16cid:durableId="219B7051"/>
  <w16cid:commentId w16cid:paraId="174790EA" w16cid:durableId="219B7052"/>
  <w16cid:commentId w16cid:paraId="6F234284" w16cid:durableId="219B73BA"/>
  <w16cid:commentId w16cid:paraId="207BDA6D" w16cid:durableId="219B7054"/>
  <w16cid:commentId w16cid:paraId="6063F354" w16cid:durableId="21A5F45E"/>
  <w16cid:commentId w16cid:paraId="7ED59BF0" w16cid:durableId="219B7056"/>
  <w16cid:commentId w16cid:paraId="69931C0B" w16cid:durableId="219B75D7"/>
  <w16cid:commentId w16cid:paraId="74E68522" w16cid:durableId="219B7C05"/>
  <w16cid:commentId w16cid:paraId="5B994E8C" w16cid:durableId="219B7CAB"/>
  <w16cid:commentId w16cid:paraId="45B0F346" w16cid:durableId="219B7CD8"/>
  <w16cid:commentId w16cid:paraId="46AA1736" w16cid:durableId="219CF1F3"/>
  <w16cid:commentId w16cid:paraId="08F925CE" w16cid:durableId="21A5F5BF"/>
  <w16cid:commentId w16cid:paraId="5A82A7D8" w16cid:durableId="219B7058"/>
  <w16cid:commentId w16cid:paraId="459D4CB9" w16cid:durableId="219CEE96"/>
  <w16cid:commentId w16cid:paraId="3D914E35" w16cid:durableId="219CEED7"/>
  <w16cid:commentId w16cid:paraId="4C4D663E" w16cid:durableId="219B7EAB"/>
  <w16cid:commentId w16cid:paraId="27D58871" w16cid:durableId="219B7F40"/>
  <w16cid:commentId w16cid:paraId="58CEC983" w16cid:durableId="219B7F4E"/>
  <w16cid:commentId w16cid:paraId="2C7E529A" w16cid:durableId="219B705A"/>
  <w16cid:commentId w16cid:paraId="5A415B41" w16cid:durableId="219B7FAA"/>
  <w16cid:commentId w16cid:paraId="63F07DC4" w16cid:durableId="219B705B"/>
  <w16cid:commentId w16cid:paraId="33852DE9" w16cid:durableId="219B805A"/>
  <w16cid:commentId w16cid:paraId="5272D7A2" w16cid:durableId="219B8113"/>
  <w16cid:commentId w16cid:paraId="19AA2A61" w16cid:durableId="219CE038"/>
  <w16cid:commentId w16cid:paraId="79F2F31B" w16cid:durableId="219CE112"/>
  <w16cid:commentId w16cid:paraId="46F3816C" w16cid:durableId="219CE20B"/>
  <w16cid:commentId w16cid:paraId="6A03A913" w16cid:durableId="219CE1BA"/>
  <w16cid:commentId w16cid:paraId="06C1CF55" w16cid:durableId="219CE3C4"/>
  <w16cid:commentId w16cid:paraId="719C93E4" w16cid:durableId="219CE471"/>
  <w16cid:commentId w16cid:paraId="4C8606B3" w16cid:durableId="219CE4F1"/>
  <w16cid:commentId w16cid:paraId="69C234F3" w16cid:durableId="219CE55F"/>
  <w16cid:commentId w16cid:paraId="43573225" w16cid:durableId="219CE5CF"/>
  <w16cid:commentId w16cid:paraId="06632C56" w16cid:durableId="219CE5C4"/>
  <w16cid:commentId w16cid:paraId="5D286DBB" w16cid:durableId="219CE682"/>
  <w16cid:commentId w16cid:paraId="024B847C" w16cid:durableId="219CE640"/>
  <w16cid:commentId w16cid:paraId="0635F211" w16cid:durableId="219CE669"/>
  <w16cid:commentId w16cid:paraId="361DEF1F" w16cid:durableId="219B705C"/>
  <w16cid:commentId w16cid:paraId="1DEB62B0" w16cid:durableId="219CE7B4"/>
  <w16cid:commentId w16cid:paraId="49C0B9C8" w16cid:durableId="219B705D"/>
  <w16cid:commentId w16cid:paraId="047D07E1" w16cid:durableId="219B8812"/>
  <w16cid:commentId w16cid:paraId="6972B590" w16cid:durableId="219CE7E7"/>
  <w16cid:commentId w16cid:paraId="1109E99D" w16cid:durableId="219CE88F"/>
  <w16cid:commentId w16cid:paraId="3708531C" w16cid:durableId="219CE8AF"/>
  <w16cid:commentId w16cid:paraId="0760672A" w16cid:durableId="219CE938"/>
  <w16cid:commentId w16cid:paraId="2D12593B" w16cid:durableId="219CE987"/>
  <w16cid:commentId w16cid:paraId="460CBB2C" w16cid:durableId="219CE9BE"/>
  <w16cid:commentId w16cid:paraId="5FAF73AC" w16cid:durableId="219CE97F"/>
  <w16cid:commentId w16cid:paraId="0C50CA5B" w16cid:durableId="219CE9F1"/>
  <w16cid:commentId w16cid:paraId="459E3547" w16cid:durableId="219CEA83"/>
  <w16cid:commentId w16cid:paraId="7C7AE5A2" w16cid:durableId="219CEAA4"/>
  <w16cid:commentId w16cid:paraId="010B4E6D" w16cid:durableId="219CE099"/>
  <w16cid:commentId w16cid:paraId="6FF58D76" w16cid:durableId="219CEAE8"/>
  <w16cid:commentId w16cid:paraId="417D83B2" w16cid:durableId="219CEC8F"/>
  <w16cid:commentId w16cid:paraId="28073462" w16cid:durableId="219B849B"/>
  <w16cid:commentId w16cid:paraId="6DD9EA25" w16cid:durableId="219CEE40"/>
  <w16cid:commentId w16cid:paraId="60B593A5" w16cid:durableId="219B8328"/>
  <w16cid:commentId w16cid:paraId="3DAA1FDD" w16cid:durableId="219B8361"/>
  <w16cid:commentId w16cid:paraId="0CC36022" w16cid:durableId="219CEF1A"/>
  <w16cid:commentId w16cid:paraId="503BB36A" w16cid:durableId="219B8396"/>
  <w16cid:commentId w16cid:paraId="598E1470" w16cid:durableId="219CEF6D"/>
  <w16cid:commentId w16cid:paraId="5CB050AB" w16cid:durableId="219B8436"/>
  <w16cid:commentId w16cid:paraId="08643B97" w16cid:durableId="219CEF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F68E2"/>
    <w:multiLevelType w:val="hybridMultilevel"/>
    <w:tmpl w:val="8C8C7B46"/>
    <w:lvl w:ilvl="0" w:tplc="1A7C5594">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6F5190"/>
    <w:multiLevelType w:val="hybridMultilevel"/>
    <w:tmpl w:val="B0D6AC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BD30D6"/>
    <w:multiLevelType w:val="hybridMultilevel"/>
    <w:tmpl w:val="C65EA5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ric Ward">
    <w15:presenceInfo w15:providerId="None" w15:userId="Eric Ward"/>
  </w15:person>
  <w15:person w15:author="Sean Anderson">
    <w15:presenceInfo w15:providerId="None" w15:userId="Sean Anderson"/>
  </w15:person>
  <w15:person w15:author="Sean Anderson [2]">
    <w15:presenceInfo w15:providerId="Windows Live" w15:userId="0e8b02e483029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19811&lt;/item&gt;&lt;item&gt;19812&lt;/item&gt;&lt;item&gt;25377&lt;/item&gt;&lt;item&gt;28360&lt;/item&gt;&lt;/record-ids&gt;&lt;/item&gt;&lt;/Libraries&gt;"/>
  </w:docVars>
  <w:rsids>
    <w:rsidRoot w:val="007A596D"/>
    <w:rsid w:val="0000736B"/>
    <w:rsid w:val="00013DA1"/>
    <w:rsid w:val="00014006"/>
    <w:rsid w:val="00014846"/>
    <w:rsid w:val="00017969"/>
    <w:rsid w:val="000227CF"/>
    <w:rsid w:val="0002735B"/>
    <w:rsid w:val="000434C6"/>
    <w:rsid w:val="00045217"/>
    <w:rsid w:val="0004774A"/>
    <w:rsid w:val="00047FB4"/>
    <w:rsid w:val="000552C4"/>
    <w:rsid w:val="00056E1E"/>
    <w:rsid w:val="0006149E"/>
    <w:rsid w:val="000631C2"/>
    <w:rsid w:val="0008062F"/>
    <w:rsid w:val="000A122C"/>
    <w:rsid w:val="000A2173"/>
    <w:rsid w:val="000B1287"/>
    <w:rsid w:val="000B60E5"/>
    <w:rsid w:val="000C6F4A"/>
    <w:rsid w:val="000C7459"/>
    <w:rsid w:val="000D12CA"/>
    <w:rsid w:val="000D708C"/>
    <w:rsid w:val="00113FD2"/>
    <w:rsid w:val="00124166"/>
    <w:rsid w:val="001248A9"/>
    <w:rsid w:val="001277EE"/>
    <w:rsid w:val="00146DEE"/>
    <w:rsid w:val="00161032"/>
    <w:rsid w:val="0018274A"/>
    <w:rsid w:val="00183F4B"/>
    <w:rsid w:val="00184203"/>
    <w:rsid w:val="00186508"/>
    <w:rsid w:val="00192C69"/>
    <w:rsid w:val="001A5AEA"/>
    <w:rsid w:val="001A7D16"/>
    <w:rsid w:val="001B1D31"/>
    <w:rsid w:val="001B76A5"/>
    <w:rsid w:val="001C284B"/>
    <w:rsid w:val="001C6C95"/>
    <w:rsid w:val="001C73D2"/>
    <w:rsid w:val="001C77F5"/>
    <w:rsid w:val="001D4C9B"/>
    <w:rsid w:val="001D72BF"/>
    <w:rsid w:val="001E7CED"/>
    <w:rsid w:val="001F74AF"/>
    <w:rsid w:val="001F7F7D"/>
    <w:rsid w:val="00204EAD"/>
    <w:rsid w:val="00211015"/>
    <w:rsid w:val="0021628B"/>
    <w:rsid w:val="00216F6D"/>
    <w:rsid w:val="00217FEE"/>
    <w:rsid w:val="00221E1C"/>
    <w:rsid w:val="00225343"/>
    <w:rsid w:val="00225C4A"/>
    <w:rsid w:val="002267BA"/>
    <w:rsid w:val="00233D25"/>
    <w:rsid w:val="002346B2"/>
    <w:rsid w:val="00234BE8"/>
    <w:rsid w:val="00243A31"/>
    <w:rsid w:val="002451DF"/>
    <w:rsid w:val="002463AD"/>
    <w:rsid w:val="00246658"/>
    <w:rsid w:val="0027762F"/>
    <w:rsid w:val="002776FC"/>
    <w:rsid w:val="00290A0C"/>
    <w:rsid w:val="002C63FC"/>
    <w:rsid w:val="002C7F14"/>
    <w:rsid w:val="002D09CF"/>
    <w:rsid w:val="002D165A"/>
    <w:rsid w:val="002D6DFC"/>
    <w:rsid w:val="002F0878"/>
    <w:rsid w:val="002F5E5B"/>
    <w:rsid w:val="003030EF"/>
    <w:rsid w:val="0031438C"/>
    <w:rsid w:val="00322EAF"/>
    <w:rsid w:val="00326A21"/>
    <w:rsid w:val="00327AE6"/>
    <w:rsid w:val="00343F2D"/>
    <w:rsid w:val="00344523"/>
    <w:rsid w:val="00357DAC"/>
    <w:rsid w:val="00366DFE"/>
    <w:rsid w:val="00383CE4"/>
    <w:rsid w:val="003860C5"/>
    <w:rsid w:val="00386DC1"/>
    <w:rsid w:val="00387733"/>
    <w:rsid w:val="00396813"/>
    <w:rsid w:val="003B3DD0"/>
    <w:rsid w:val="003B607E"/>
    <w:rsid w:val="003C4A35"/>
    <w:rsid w:val="003C5091"/>
    <w:rsid w:val="003C71A3"/>
    <w:rsid w:val="003D169F"/>
    <w:rsid w:val="003D16A7"/>
    <w:rsid w:val="003D219B"/>
    <w:rsid w:val="003E45C2"/>
    <w:rsid w:val="003F09BD"/>
    <w:rsid w:val="003F13F0"/>
    <w:rsid w:val="003F2D57"/>
    <w:rsid w:val="0040311A"/>
    <w:rsid w:val="00404F89"/>
    <w:rsid w:val="00431480"/>
    <w:rsid w:val="004325B0"/>
    <w:rsid w:val="00437DE9"/>
    <w:rsid w:val="00450836"/>
    <w:rsid w:val="0045113D"/>
    <w:rsid w:val="00454BC9"/>
    <w:rsid w:val="0046086A"/>
    <w:rsid w:val="00467575"/>
    <w:rsid w:val="00467D42"/>
    <w:rsid w:val="00474C26"/>
    <w:rsid w:val="00477BEB"/>
    <w:rsid w:val="00482340"/>
    <w:rsid w:val="00484F75"/>
    <w:rsid w:val="00496EAE"/>
    <w:rsid w:val="004D7731"/>
    <w:rsid w:val="004E2E61"/>
    <w:rsid w:val="004F2DA7"/>
    <w:rsid w:val="004F76ED"/>
    <w:rsid w:val="00502B98"/>
    <w:rsid w:val="0051393F"/>
    <w:rsid w:val="00515706"/>
    <w:rsid w:val="00527CF7"/>
    <w:rsid w:val="0054003B"/>
    <w:rsid w:val="00540B2A"/>
    <w:rsid w:val="005437A8"/>
    <w:rsid w:val="00554356"/>
    <w:rsid w:val="00556DFB"/>
    <w:rsid w:val="0056525B"/>
    <w:rsid w:val="00582B32"/>
    <w:rsid w:val="00584268"/>
    <w:rsid w:val="005923C3"/>
    <w:rsid w:val="005A35B9"/>
    <w:rsid w:val="005A7A46"/>
    <w:rsid w:val="005B0BF6"/>
    <w:rsid w:val="005B0DAC"/>
    <w:rsid w:val="005B262E"/>
    <w:rsid w:val="005B5CB5"/>
    <w:rsid w:val="005C2A54"/>
    <w:rsid w:val="005E1879"/>
    <w:rsid w:val="005E40CA"/>
    <w:rsid w:val="005E4F82"/>
    <w:rsid w:val="005F2BA0"/>
    <w:rsid w:val="006113B7"/>
    <w:rsid w:val="00626DCC"/>
    <w:rsid w:val="00642F1C"/>
    <w:rsid w:val="006454FE"/>
    <w:rsid w:val="00647FFB"/>
    <w:rsid w:val="00653552"/>
    <w:rsid w:val="00657167"/>
    <w:rsid w:val="00657174"/>
    <w:rsid w:val="00664A9D"/>
    <w:rsid w:val="00672372"/>
    <w:rsid w:val="0067570C"/>
    <w:rsid w:val="0068598A"/>
    <w:rsid w:val="006966F3"/>
    <w:rsid w:val="00697697"/>
    <w:rsid w:val="006A5CB7"/>
    <w:rsid w:val="006B08B7"/>
    <w:rsid w:val="006B1E39"/>
    <w:rsid w:val="006B2280"/>
    <w:rsid w:val="006B273E"/>
    <w:rsid w:val="006B2DF3"/>
    <w:rsid w:val="006B4FFA"/>
    <w:rsid w:val="006C5485"/>
    <w:rsid w:val="006C6C46"/>
    <w:rsid w:val="006D0D73"/>
    <w:rsid w:val="006D4548"/>
    <w:rsid w:val="006D7EED"/>
    <w:rsid w:val="006E04BD"/>
    <w:rsid w:val="006E1293"/>
    <w:rsid w:val="006E25E9"/>
    <w:rsid w:val="006E650E"/>
    <w:rsid w:val="006F0B46"/>
    <w:rsid w:val="006F0F50"/>
    <w:rsid w:val="00704795"/>
    <w:rsid w:val="00707973"/>
    <w:rsid w:val="00715D1B"/>
    <w:rsid w:val="00727F32"/>
    <w:rsid w:val="00737D5D"/>
    <w:rsid w:val="00751649"/>
    <w:rsid w:val="00753F70"/>
    <w:rsid w:val="0076040C"/>
    <w:rsid w:val="007623F7"/>
    <w:rsid w:val="007730D8"/>
    <w:rsid w:val="00774334"/>
    <w:rsid w:val="007A596D"/>
    <w:rsid w:val="007A6870"/>
    <w:rsid w:val="007B4301"/>
    <w:rsid w:val="007B4ACC"/>
    <w:rsid w:val="007B6474"/>
    <w:rsid w:val="007B7BC6"/>
    <w:rsid w:val="007D0BC4"/>
    <w:rsid w:val="007E2064"/>
    <w:rsid w:val="007E47A0"/>
    <w:rsid w:val="007E7E1C"/>
    <w:rsid w:val="007F2F32"/>
    <w:rsid w:val="007F5D41"/>
    <w:rsid w:val="008018DD"/>
    <w:rsid w:val="0080426F"/>
    <w:rsid w:val="00806A01"/>
    <w:rsid w:val="00811176"/>
    <w:rsid w:val="00812679"/>
    <w:rsid w:val="00813FF5"/>
    <w:rsid w:val="00815BD5"/>
    <w:rsid w:val="00843324"/>
    <w:rsid w:val="00843B51"/>
    <w:rsid w:val="00845620"/>
    <w:rsid w:val="0084759D"/>
    <w:rsid w:val="00853D90"/>
    <w:rsid w:val="00860B19"/>
    <w:rsid w:val="00861714"/>
    <w:rsid w:val="0086696E"/>
    <w:rsid w:val="00872B8E"/>
    <w:rsid w:val="00874E7F"/>
    <w:rsid w:val="00876800"/>
    <w:rsid w:val="00877D50"/>
    <w:rsid w:val="0089470C"/>
    <w:rsid w:val="00897D80"/>
    <w:rsid w:val="008A1E11"/>
    <w:rsid w:val="008A1F51"/>
    <w:rsid w:val="008A5785"/>
    <w:rsid w:val="008D10BD"/>
    <w:rsid w:val="008E1F4C"/>
    <w:rsid w:val="008F1166"/>
    <w:rsid w:val="008F2962"/>
    <w:rsid w:val="008F53D3"/>
    <w:rsid w:val="008F7D54"/>
    <w:rsid w:val="00903F80"/>
    <w:rsid w:val="009059C4"/>
    <w:rsid w:val="009200D7"/>
    <w:rsid w:val="009321DE"/>
    <w:rsid w:val="00941845"/>
    <w:rsid w:val="00952923"/>
    <w:rsid w:val="009534B5"/>
    <w:rsid w:val="00963112"/>
    <w:rsid w:val="009766A9"/>
    <w:rsid w:val="00977182"/>
    <w:rsid w:val="0097771C"/>
    <w:rsid w:val="0098069D"/>
    <w:rsid w:val="00980824"/>
    <w:rsid w:val="00986655"/>
    <w:rsid w:val="009902DD"/>
    <w:rsid w:val="009A107D"/>
    <w:rsid w:val="009A44C9"/>
    <w:rsid w:val="009A6D22"/>
    <w:rsid w:val="009B4FC6"/>
    <w:rsid w:val="009C011E"/>
    <w:rsid w:val="009C4CF6"/>
    <w:rsid w:val="009D1558"/>
    <w:rsid w:val="009D3831"/>
    <w:rsid w:val="009E740E"/>
    <w:rsid w:val="009F6418"/>
    <w:rsid w:val="00A03B96"/>
    <w:rsid w:val="00A04BCB"/>
    <w:rsid w:val="00A12419"/>
    <w:rsid w:val="00A14E91"/>
    <w:rsid w:val="00A22CED"/>
    <w:rsid w:val="00A30109"/>
    <w:rsid w:val="00A31FEA"/>
    <w:rsid w:val="00A349C7"/>
    <w:rsid w:val="00A37B6E"/>
    <w:rsid w:val="00A518CB"/>
    <w:rsid w:val="00A60C03"/>
    <w:rsid w:val="00A63541"/>
    <w:rsid w:val="00A64FED"/>
    <w:rsid w:val="00A66B4D"/>
    <w:rsid w:val="00A7110B"/>
    <w:rsid w:val="00A73D14"/>
    <w:rsid w:val="00A77853"/>
    <w:rsid w:val="00A939E4"/>
    <w:rsid w:val="00AA0C6A"/>
    <w:rsid w:val="00AA2580"/>
    <w:rsid w:val="00AA2FB8"/>
    <w:rsid w:val="00AA4CB0"/>
    <w:rsid w:val="00AA7679"/>
    <w:rsid w:val="00AB54E5"/>
    <w:rsid w:val="00AC3E65"/>
    <w:rsid w:val="00AE5F00"/>
    <w:rsid w:val="00AE7966"/>
    <w:rsid w:val="00AF6C2E"/>
    <w:rsid w:val="00B03C50"/>
    <w:rsid w:val="00B0437D"/>
    <w:rsid w:val="00B21799"/>
    <w:rsid w:val="00B21D6A"/>
    <w:rsid w:val="00B25A3D"/>
    <w:rsid w:val="00B279C9"/>
    <w:rsid w:val="00B27A54"/>
    <w:rsid w:val="00B40D5A"/>
    <w:rsid w:val="00B56291"/>
    <w:rsid w:val="00B56634"/>
    <w:rsid w:val="00B6471E"/>
    <w:rsid w:val="00B83E62"/>
    <w:rsid w:val="00BA5291"/>
    <w:rsid w:val="00BA78B7"/>
    <w:rsid w:val="00BB06E1"/>
    <w:rsid w:val="00BC695A"/>
    <w:rsid w:val="00BD1A28"/>
    <w:rsid w:val="00BD2E04"/>
    <w:rsid w:val="00BD2EB1"/>
    <w:rsid w:val="00BD4BEF"/>
    <w:rsid w:val="00BF069D"/>
    <w:rsid w:val="00BF2CBC"/>
    <w:rsid w:val="00BF30E5"/>
    <w:rsid w:val="00C07284"/>
    <w:rsid w:val="00C1159C"/>
    <w:rsid w:val="00C25093"/>
    <w:rsid w:val="00C30DD6"/>
    <w:rsid w:val="00C33B31"/>
    <w:rsid w:val="00C41D9E"/>
    <w:rsid w:val="00C51922"/>
    <w:rsid w:val="00C571E1"/>
    <w:rsid w:val="00C62EA2"/>
    <w:rsid w:val="00C71DFB"/>
    <w:rsid w:val="00C80ECF"/>
    <w:rsid w:val="00C86EB2"/>
    <w:rsid w:val="00C87420"/>
    <w:rsid w:val="00C959BA"/>
    <w:rsid w:val="00CA5103"/>
    <w:rsid w:val="00CA5205"/>
    <w:rsid w:val="00CB31A2"/>
    <w:rsid w:val="00CB4A97"/>
    <w:rsid w:val="00CE02FB"/>
    <w:rsid w:val="00CF17BA"/>
    <w:rsid w:val="00CF409B"/>
    <w:rsid w:val="00D000A1"/>
    <w:rsid w:val="00D234E0"/>
    <w:rsid w:val="00D3450E"/>
    <w:rsid w:val="00D42716"/>
    <w:rsid w:val="00D5130E"/>
    <w:rsid w:val="00D52ED7"/>
    <w:rsid w:val="00D53B89"/>
    <w:rsid w:val="00D66CB2"/>
    <w:rsid w:val="00D766A8"/>
    <w:rsid w:val="00D77304"/>
    <w:rsid w:val="00D868D0"/>
    <w:rsid w:val="00D93260"/>
    <w:rsid w:val="00D93BDD"/>
    <w:rsid w:val="00DA0299"/>
    <w:rsid w:val="00DA57C2"/>
    <w:rsid w:val="00DB1938"/>
    <w:rsid w:val="00DD4CDE"/>
    <w:rsid w:val="00DE015F"/>
    <w:rsid w:val="00DE4D0D"/>
    <w:rsid w:val="00DE5153"/>
    <w:rsid w:val="00DE7E57"/>
    <w:rsid w:val="00DF2B4B"/>
    <w:rsid w:val="00E14054"/>
    <w:rsid w:val="00E21006"/>
    <w:rsid w:val="00E5101B"/>
    <w:rsid w:val="00E5611D"/>
    <w:rsid w:val="00E6142A"/>
    <w:rsid w:val="00E7285D"/>
    <w:rsid w:val="00E81ACF"/>
    <w:rsid w:val="00E93F77"/>
    <w:rsid w:val="00EA3E0B"/>
    <w:rsid w:val="00EA42B7"/>
    <w:rsid w:val="00EB63F8"/>
    <w:rsid w:val="00ED23F3"/>
    <w:rsid w:val="00ED6CE3"/>
    <w:rsid w:val="00EF74FB"/>
    <w:rsid w:val="00F03024"/>
    <w:rsid w:val="00F111E5"/>
    <w:rsid w:val="00F11247"/>
    <w:rsid w:val="00F11C3A"/>
    <w:rsid w:val="00F1270C"/>
    <w:rsid w:val="00F17B01"/>
    <w:rsid w:val="00F247CA"/>
    <w:rsid w:val="00F30220"/>
    <w:rsid w:val="00F34C9C"/>
    <w:rsid w:val="00F50E59"/>
    <w:rsid w:val="00F613C1"/>
    <w:rsid w:val="00F62588"/>
    <w:rsid w:val="00F652C6"/>
    <w:rsid w:val="00F67548"/>
    <w:rsid w:val="00F70CC2"/>
    <w:rsid w:val="00F720DD"/>
    <w:rsid w:val="00F80772"/>
    <w:rsid w:val="00F85B0D"/>
    <w:rsid w:val="00F86BF5"/>
    <w:rsid w:val="00FA378B"/>
    <w:rsid w:val="00FA4B62"/>
    <w:rsid w:val="00FC029E"/>
    <w:rsid w:val="00FC1FE9"/>
    <w:rsid w:val="00FC523E"/>
    <w:rsid w:val="00FD45D6"/>
    <w:rsid w:val="00FE6373"/>
    <w:rsid w:val="00FF1733"/>
    <w:rsid w:val="00FF5B4D"/>
    <w:rsid w:val="00FF628A"/>
    <w:rsid w:val="00FF76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E2F6"/>
  <w15:chartTrackingRefBased/>
  <w15:docId w15:val="{B0DF0332-9E7A-4180-B475-07D91B8B2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029E"/>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2B4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7B4ACC"/>
    <w:pPr>
      <w:spacing w:before="100" w:beforeAutospacing="1" w:after="100" w:afterAutospacing="1"/>
    </w:pPr>
    <w:rPr>
      <w:lang w:val="en-US"/>
    </w:rPr>
  </w:style>
  <w:style w:type="character" w:styleId="Hyperlink">
    <w:name w:val="Hyperlink"/>
    <w:basedOn w:val="DefaultParagraphFont"/>
    <w:uiPriority w:val="99"/>
    <w:unhideWhenUsed/>
    <w:rsid w:val="00CF17BA"/>
    <w:rPr>
      <w:color w:val="0563C1" w:themeColor="hyperlink"/>
      <w:u w:val="single"/>
    </w:rPr>
  </w:style>
  <w:style w:type="paragraph" w:styleId="BalloonText">
    <w:name w:val="Balloon Text"/>
    <w:basedOn w:val="Normal"/>
    <w:link w:val="BalloonTextChar"/>
    <w:uiPriority w:val="99"/>
    <w:semiHidden/>
    <w:unhideWhenUsed/>
    <w:rsid w:val="00AF6C2E"/>
    <w:rPr>
      <w:rFonts w:eastAsiaTheme="minorHAnsi" w:cstheme="minorBidi"/>
      <w:sz w:val="18"/>
      <w:szCs w:val="18"/>
      <w:lang w:val="en-US"/>
    </w:rPr>
  </w:style>
  <w:style w:type="character" w:customStyle="1" w:styleId="BalloonTextChar">
    <w:name w:val="Balloon Text Char"/>
    <w:basedOn w:val="DefaultParagraphFont"/>
    <w:link w:val="BalloonText"/>
    <w:uiPriority w:val="99"/>
    <w:semiHidden/>
    <w:rsid w:val="00AF6C2E"/>
    <w:rPr>
      <w:rFonts w:ascii="Times New Roman" w:hAnsi="Times New Roman"/>
      <w:sz w:val="18"/>
      <w:szCs w:val="18"/>
    </w:rPr>
  </w:style>
  <w:style w:type="character" w:styleId="CommentReference">
    <w:name w:val="annotation reference"/>
    <w:basedOn w:val="DefaultParagraphFont"/>
    <w:uiPriority w:val="99"/>
    <w:semiHidden/>
    <w:unhideWhenUsed/>
    <w:rsid w:val="00664A9D"/>
    <w:rPr>
      <w:sz w:val="16"/>
      <w:szCs w:val="16"/>
    </w:rPr>
  </w:style>
  <w:style w:type="paragraph" w:styleId="CommentText">
    <w:name w:val="annotation text"/>
    <w:basedOn w:val="Normal"/>
    <w:link w:val="CommentTextChar"/>
    <w:uiPriority w:val="99"/>
    <w:semiHidden/>
    <w:unhideWhenUsed/>
    <w:rsid w:val="00664A9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664A9D"/>
    <w:rPr>
      <w:sz w:val="20"/>
      <w:szCs w:val="20"/>
    </w:rPr>
  </w:style>
  <w:style w:type="paragraph" w:styleId="CommentSubject">
    <w:name w:val="annotation subject"/>
    <w:basedOn w:val="CommentText"/>
    <w:next w:val="CommentText"/>
    <w:link w:val="CommentSubjectChar"/>
    <w:uiPriority w:val="99"/>
    <w:semiHidden/>
    <w:unhideWhenUsed/>
    <w:rsid w:val="00664A9D"/>
    <w:rPr>
      <w:b/>
      <w:bCs/>
    </w:rPr>
  </w:style>
  <w:style w:type="character" w:customStyle="1" w:styleId="CommentSubjectChar">
    <w:name w:val="Comment Subject Char"/>
    <w:basedOn w:val="CommentTextChar"/>
    <w:link w:val="CommentSubject"/>
    <w:uiPriority w:val="99"/>
    <w:semiHidden/>
    <w:rsid w:val="00664A9D"/>
    <w:rPr>
      <w:b/>
      <w:bCs/>
      <w:sz w:val="20"/>
      <w:szCs w:val="20"/>
    </w:rPr>
  </w:style>
  <w:style w:type="character" w:styleId="PlaceholderText">
    <w:name w:val="Placeholder Text"/>
    <w:basedOn w:val="DefaultParagraphFont"/>
    <w:uiPriority w:val="99"/>
    <w:semiHidden/>
    <w:rsid w:val="005E4F82"/>
    <w:rPr>
      <w:color w:val="808080"/>
    </w:rPr>
  </w:style>
  <w:style w:type="paragraph" w:customStyle="1" w:styleId="EndNoteBibliographyTitle">
    <w:name w:val="EndNote Bibliography Title"/>
    <w:basedOn w:val="Normal"/>
    <w:link w:val="EndNoteBibliographyTitleChar"/>
    <w:rsid w:val="008F53D3"/>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8F53D3"/>
    <w:rPr>
      <w:rFonts w:ascii="Calibri" w:hAnsi="Calibri" w:cs="Calibri"/>
      <w:noProof/>
      <w:sz w:val="24"/>
      <w:szCs w:val="24"/>
    </w:rPr>
  </w:style>
  <w:style w:type="paragraph" w:customStyle="1" w:styleId="EndNoteBibliography">
    <w:name w:val="EndNote Bibliography"/>
    <w:basedOn w:val="Normal"/>
    <w:link w:val="EndNoteBibliographyChar"/>
    <w:rsid w:val="008F53D3"/>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8F53D3"/>
    <w:rPr>
      <w:rFonts w:ascii="Calibri" w:hAnsi="Calibri" w:cs="Calibri"/>
      <w:noProof/>
      <w:sz w:val="24"/>
      <w:szCs w:val="24"/>
    </w:rPr>
  </w:style>
  <w:style w:type="paragraph" w:styleId="Bibliography">
    <w:name w:val="Bibliography"/>
    <w:basedOn w:val="Normal"/>
    <w:next w:val="Normal"/>
    <w:uiPriority w:val="37"/>
    <w:unhideWhenUsed/>
    <w:rsid w:val="00E81ACF"/>
    <w:pPr>
      <w:spacing w:line="480" w:lineRule="auto"/>
      <w:ind w:left="720" w:hanging="720"/>
    </w:pPr>
    <w:rPr>
      <w:rFonts w:asciiTheme="minorHAnsi" w:eastAsiaTheme="minorHAnsi" w:hAnsiTheme="minorHAnsi" w:cstheme="minorBidi"/>
      <w:lang w:val="en-US"/>
    </w:rPr>
  </w:style>
  <w:style w:type="character" w:styleId="LineNumber">
    <w:name w:val="line number"/>
    <w:basedOn w:val="DefaultParagraphFont"/>
    <w:uiPriority w:val="99"/>
    <w:semiHidden/>
    <w:unhideWhenUsed/>
    <w:rsid w:val="00C62EA2"/>
  </w:style>
  <w:style w:type="character" w:styleId="Strong">
    <w:name w:val="Strong"/>
    <w:basedOn w:val="DefaultParagraphFont"/>
    <w:uiPriority w:val="22"/>
    <w:qFormat/>
    <w:rsid w:val="00D5130E"/>
    <w:rPr>
      <w:b/>
      <w:bCs/>
    </w:rPr>
  </w:style>
  <w:style w:type="character" w:customStyle="1" w:styleId="UnresolvedMention">
    <w:name w:val="Unresolved Mention"/>
    <w:basedOn w:val="DefaultParagraphFont"/>
    <w:uiPriority w:val="99"/>
    <w:semiHidden/>
    <w:unhideWhenUsed/>
    <w:rsid w:val="00515706"/>
    <w:rPr>
      <w:color w:val="605E5C"/>
      <w:shd w:val="clear" w:color="auto" w:fill="E1DFDD"/>
    </w:rPr>
  </w:style>
  <w:style w:type="paragraph" w:styleId="Revision">
    <w:name w:val="Revision"/>
    <w:hidden/>
    <w:uiPriority w:val="99"/>
    <w:semiHidden/>
    <w:rsid w:val="00853D90"/>
    <w:pPr>
      <w:spacing w:after="0" w:line="240" w:lineRule="auto"/>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52718">
      <w:bodyDiv w:val="1"/>
      <w:marLeft w:val="0"/>
      <w:marRight w:val="0"/>
      <w:marTop w:val="0"/>
      <w:marBottom w:val="0"/>
      <w:divBdr>
        <w:top w:val="none" w:sz="0" w:space="0" w:color="auto"/>
        <w:left w:val="none" w:sz="0" w:space="0" w:color="auto"/>
        <w:bottom w:val="none" w:sz="0" w:space="0" w:color="auto"/>
        <w:right w:val="none" w:sz="0" w:space="0" w:color="auto"/>
      </w:divBdr>
    </w:div>
    <w:div w:id="7828850">
      <w:bodyDiv w:val="1"/>
      <w:marLeft w:val="0"/>
      <w:marRight w:val="0"/>
      <w:marTop w:val="0"/>
      <w:marBottom w:val="0"/>
      <w:divBdr>
        <w:top w:val="none" w:sz="0" w:space="0" w:color="auto"/>
        <w:left w:val="none" w:sz="0" w:space="0" w:color="auto"/>
        <w:bottom w:val="none" w:sz="0" w:space="0" w:color="auto"/>
        <w:right w:val="none" w:sz="0" w:space="0" w:color="auto"/>
      </w:divBdr>
    </w:div>
    <w:div w:id="94787041">
      <w:bodyDiv w:val="1"/>
      <w:marLeft w:val="0"/>
      <w:marRight w:val="0"/>
      <w:marTop w:val="0"/>
      <w:marBottom w:val="0"/>
      <w:divBdr>
        <w:top w:val="none" w:sz="0" w:space="0" w:color="auto"/>
        <w:left w:val="none" w:sz="0" w:space="0" w:color="auto"/>
        <w:bottom w:val="none" w:sz="0" w:space="0" w:color="auto"/>
        <w:right w:val="none" w:sz="0" w:space="0" w:color="auto"/>
      </w:divBdr>
    </w:div>
    <w:div w:id="95832781">
      <w:bodyDiv w:val="1"/>
      <w:marLeft w:val="0"/>
      <w:marRight w:val="0"/>
      <w:marTop w:val="0"/>
      <w:marBottom w:val="0"/>
      <w:divBdr>
        <w:top w:val="none" w:sz="0" w:space="0" w:color="auto"/>
        <w:left w:val="none" w:sz="0" w:space="0" w:color="auto"/>
        <w:bottom w:val="none" w:sz="0" w:space="0" w:color="auto"/>
        <w:right w:val="none" w:sz="0" w:space="0" w:color="auto"/>
      </w:divBdr>
    </w:div>
    <w:div w:id="413860751">
      <w:bodyDiv w:val="1"/>
      <w:marLeft w:val="0"/>
      <w:marRight w:val="0"/>
      <w:marTop w:val="0"/>
      <w:marBottom w:val="0"/>
      <w:divBdr>
        <w:top w:val="none" w:sz="0" w:space="0" w:color="auto"/>
        <w:left w:val="none" w:sz="0" w:space="0" w:color="auto"/>
        <w:bottom w:val="none" w:sz="0" w:space="0" w:color="auto"/>
        <w:right w:val="none" w:sz="0" w:space="0" w:color="auto"/>
      </w:divBdr>
    </w:div>
    <w:div w:id="416637685">
      <w:bodyDiv w:val="1"/>
      <w:marLeft w:val="0"/>
      <w:marRight w:val="0"/>
      <w:marTop w:val="0"/>
      <w:marBottom w:val="0"/>
      <w:divBdr>
        <w:top w:val="none" w:sz="0" w:space="0" w:color="auto"/>
        <w:left w:val="none" w:sz="0" w:space="0" w:color="auto"/>
        <w:bottom w:val="none" w:sz="0" w:space="0" w:color="auto"/>
        <w:right w:val="none" w:sz="0" w:space="0" w:color="auto"/>
      </w:divBdr>
    </w:div>
    <w:div w:id="515268674">
      <w:bodyDiv w:val="1"/>
      <w:marLeft w:val="0"/>
      <w:marRight w:val="0"/>
      <w:marTop w:val="0"/>
      <w:marBottom w:val="0"/>
      <w:divBdr>
        <w:top w:val="none" w:sz="0" w:space="0" w:color="auto"/>
        <w:left w:val="none" w:sz="0" w:space="0" w:color="auto"/>
        <w:bottom w:val="none" w:sz="0" w:space="0" w:color="auto"/>
        <w:right w:val="none" w:sz="0" w:space="0" w:color="auto"/>
      </w:divBdr>
    </w:div>
    <w:div w:id="642199672">
      <w:bodyDiv w:val="1"/>
      <w:marLeft w:val="0"/>
      <w:marRight w:val="0"/>
      <w:marTop w:val="0"/>
      <w:marBottom w:val="0"/>
      <w:divBdr>
        <w:top w:val="none" w:sz="0" w:space="0" w:color="auto"/>
        <w:left w:val="none" w:sz="0" w:space="0" w:color="auto"/>
        <w:bottom w:val="none" w:sz="0" w:space="0" w:color="auto"/>
        <w:right w:val="none" w:sz="0" w:space="0" w:color="auto"/>
      </w:divBdr>
    </w:div>
    <w:div w:id="780612402">
      <w:bodyDiv w:val="1"/>
      <w:marLeft w:val="0"/>
      <w:marRight w:val="0"/>
      <w:marTop w:val="0"/>
      <w:marBottom w:val="0"/>
      <w:divBdr>
        <w:top w:val="none" w:sz="0" w:space="0" w:color="auto"/>
        <w:left w:val="none" w:sz="0" w:space="0" w:color="auto"/>
        <w:bottom w:val="none" w:sz="0" w:space="0" w:color="auto"/>
        <w:right w:val="none" w:sz="0" w:space="0" w:color="auto"/>
      </w:divBdr>
    </w:div>
    <w:div w:id="897936745">
      <w:bodyDiv w:val="1"/>
      <w:marLeft w:val="0"/>
      <w:marRight w:val="0"/>
      <w:marTop w:val="0"/>
      <w:marBottom w:val="0"/>
      <w:divBdr>
        <w:top w:val="none" w:sz="0" w:space="0" w:color="auto"/>
        <w:left w:val="none" w:sz="0" w:space="0" w:color="auto"/>
        <w:bottom w:val="none" w:sz="0" w:space="0" w:color="auto"/>
        <w:right w:val="none" w:sz="0" w:space="0" w:color="auto"/>
      </w:divBdr>
    </w:div>
    <w:div w:id="985204237">
      <w:bodyDiv w:val="1"/>
      <w:marLeft w:val="0"/>
      <w:marRight w:val="0"/>
      <w:marTop w:val="0"/>
      <w:marBottom w:val="0"/>
      <w:divBdr>
        <w:top w:val="none" w:sz="0" w:space="0" w:color="auto"/>
        <w:left w:val="none" w:sz="0" w:space="0" w:color="auto"/>
        <w:bottom w:val="none" w:sz="0" w:space="0" w:color="auto"/>
        <w:right w:val="none" w:sz="0" w:space="0" w:color="auto"/>
      </w:divBdr>
    </w:div>
    <w:div w:id="1064644358">
      <w:bodyDiv w:val="1"/>
      <w:marLeft w:val="0"/>
      <w:marRight w:val="0"/>
      <w:marTop w:val="0"/>
      <w:marBottom w:val="0"/>
      <w:divBdr>
        <w:top w:val="none" w:sz="0" w:space="0" w:color="auto"/>
        <w:left w:val="none" w:sz="0" w:space="0" w:color="auto"/>
        <w:bottom w:val="none" w:sz="0" w:space="0" w:color="auto"/>
        <w:right w:val="none" w:sz="0" w:space="0" w:color="auto"/>
      </w:divBdr>
    </w:div>
    <w:div w:id="1328092579">
      <w:bodyDiv w:val="1"/>
      <w:marLeft w:val="0"/>
      <w:marRight w:val="0"/>
      <w:marTop w:val="0"/>
      <w:marBottom w:val="0"/>
      <w:divBdr>
        <w:top w:val="none" w:sz="0" w:space="0" w:color="auto"/>
        <w:left w:val="none" w:sz="0" w:space="0" w:color="auto"/>
        <w:bottom w:val="none" w:sz="0" w:space="0" w:color="auto"/>
        <w:right w:val="none" w:sz="0" w:space="0" w:color="auto"/>
      </w:divBdr>
    </w:div>
    <w:div w:id="1342927198">
      <w:bodyDiv w:val="1"/>
      <w:marLeft w:val="0"/>
      <w:marRight w:val="0"/>
      <w:marTop w:val="0"/>
      <w:marBottom w:val="0"/>
      <w:divBdr>
        <w:top w:val="none" w:sz="0" w:space="0" w:color="auto"/>
        <w:left w:val="none" w:sz="0" w:space="0" w:color="auto"/>
        <w:bottom w:val="none" w:sz="0" w:space="0" w:color="auto"/>
        <w:right w:val="none" w:sz="0" w:space="0" w:color="auto"/>
      </w:divBdr>
    </w:div>
    <w:div w:id="1353532532">
      <w:bodyDiv w:val="1"/>
      <w:marLeft w:val="0"/>
      <w:marRight w:val="0"/>
      <w:marTop w:val="0"/>
      <w:marBottom w:val="0"/>
      <w:divBdr>
        <w:top w:val="none" w:sz="0" w:space="0" w:color="auto"/>
        <w:left w:val="none" w:sz="0" w:space="0" w:color="auto"/>
        <w:bottom w:val="none" w:sz="0" w:space="0" w:color="auto"/>
        <w:right w:val="none" w:sz="0" w:space="0" w:color="auto"/>
      </w:divBdr>
    </w:div>
    <w:div w:id="1725760667">
      <w:bodyDiv w:val="1"/>
      <w:marLeft w:val="0"/>
      <w:marRight w:val="0"/>
      <w:marTop w:val="0"/>
      <w:marBottom w:val="0"/>
      <w:divBdr>
        <w:top w:val="none" w:sz="0" w:space="0" w:color="auto"/>
        <w:left w:val="none" w:sz="0" w:space="0" w:color="auto"/>
        <w:bottom w:val="none" w:sz="0" w:space="0" w:color="auto"/>
        <w:right w:val="none" w:sz="0" w:space="0" w:color="auto"/>
      </w:divBdr>
    </w:div>
    <w:div w:id="1770928704">
      <w:bodyDiv w:val="1"/>
      <w:marLeft w:val="0"/>
      <w:marRight w:val="0"/>
      <w:marTop w:val="0"/>
      <w:marBottom w:val="0"/>
      <w:divBdr>
        <w:top w:val="none" w:sz="0" w:space="0" w:color="auto"/>
        <w:left w:val="none" w:sz="0" w:space="0" w:color="auto"/>
        <w:bottom w:val="none" w:sz="0" w:space="0" w:color="auto"/>
        <w:right w:val="none" w:sz="0" w:space="0" w:color="auto"/>
      </w:divBdr>
    </w:div>
    <w:div w:id="1782532223">
      <w:bodyDiv w:val="1"/>
      <w:marLeft w:val="0"/>
      <w:marRight w:val="0"/>
      <w:marTop w:val="0"/>
      <w:marBottom w:val="0"/>
      <w:divBdr>
        <w:top w:val="none" w:sz="0" w:space="0" w:color="auto"/>
        <w:left w:val="none" w:sz="0" w:space="0" w:color="auto"/>
        <w:bottom w:val="none" w:sz="0" w:space="0" w:color="auto"/>
        <w:right w:val="none" w:sz="0" w:space="0" w:color="auto"/>
      </w:divBdr>
    </w:div>
    <w:div w:id="1817840485">
      <w:bodyDiv w:val="1"/>
      <w:marLeft w:val="0"/>
      <w:marRight w:val="0"/>
      <w:marTop w:val="0"/>
      <w:marBottom w:val="0"/>
      <w:divBdr>
        <w:top w:val="none" w:sz="0" w:space="0" w:color="auto"/>
        <w:left w:val="none" w:sz="0" w:space="0" w:color="auto"/>
        <w:bottom w:val="none" w:sz="0" w:space="0" w:color="auto"/>
        <w:right w:val="none" w:sz="0" w:space="0" w:color="auto"/>
      </w:divBdr>
    </w:div>
    <w:div w:id="1828546992">
      <w:bodyDiv w:val="1"/>
      <w:marLeft w:val="0"/>
      <w:marRight w:val="0"/>
      <w:marTop w:val="0"/>
      <w:marBottom w:val="0"/>
      <w:divBdr>
        <w:top w:val="none" w:sz="0" w:space="0" w:color="auto"/>
        <w:left w:val="none" w:sz="0" w:space="0" w:color="auto"/>
        <w:bottom w:val="none" w:sz="0" w:space="0" w:color="auto"/>
        <w:right w:val="none" w:sz="0" w:space="0" w:color="auto"/>
      </w:divBdr>
    </w:div>
    <w:div w:id="1898398243">
      <w:bodyDiv w:val="1"/>
      <w:marLeft w:val="0"/>
      <w:marRight w:val="0"/>
      <w:marTop w:val="0"/>
      <w:marBottom w:val="0"/>
      <w:divBdr>
        <w:top w:val="none" w:sz="0" w:space="0" w:color="auto"/>
        <w:left w:val="none" w:sz="0" w:space="0" w:color="auto"/>
        <w:bottom w:val="none" w:sz="0" w:space="0" w:color="auto"/>
        <w:right w:val="none" w:sz="0" w:space="0" w:color="auto"/>
      </w:divBdr>
    </w:div>
    <w:div w:id="1935281714">
      <w:bodyDiv w:val="1"/>
      <w:marLeft w:val="0"/>
      <w:marRight w:val="0"/>
      <w:marTop w:val="0"/>
      <w:marBottom w:val="0"/>
      <w:divBdr>
        <w:top w:val="none" w:sz="0" w:space="0" w:color="auto"/>
        <w:left w:val="none" w:sz="0" w:space="0" w:color="auto"/>
        <w:bottom w:val="none" w:sz="0" w:space="0" w:color="auto"/>
        <w:right w:val="none" w:sz="0" w:space="0" w:color="auto"/>
      </w:divBdr>
    </w:div>
    <w:div w:id="2000965502">
      <w:bodyDiv w:val="1"/>
      <w:marLeft w:val="0"/>
      <w:marRight w:val="0"/>
      <w:marTop w:val="0"/>
      <w:marBottom w:val="0"/>
      <w:divBdr>
        <w:top w:val="none" w:sz="0" w:space="0" w:color="auto"/>
        <w:left w:val="none" w:sz="0" w:space="0" w:color="auto"/>
        <w:bottom w:val="none" w:sz="0" w:space="0" w:color="auto"/>
        <w:right w:val="none" w:sz="0" w:space="0" w:color="auto"/>
      </w:divBdr>
    </w:div>
    <w:div w:id="2065370413">
      <w:bodyDiv w:val="1"/>
      <w:marLeft w:val="0"/>
      <w:marRight w:val="0"/>
      <w:marTop w:val="0"/>
      <w:marBottom w:val="0"/>
      <w:divBdr>
        <w:top w:val="none" w:sz="0" w:space="0" w:color="auto"/>
        <w:left w:val="none" w:sz="0" w:space="0" w:color="auto"/>
        <w:bottom w:val="none" w:sz="0" w:space="0" w:color="auto"/>
        <w:right w:val="none" w:sz="0" w:space="0" w:color="auto"/>
      </w:divBdr>
    </w:div>
    <w:div w:id="2122794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github.com/pbs-assess/gfsynopsis" TargetMode="External"/><Relationship Id="rId3" Type="http://schemas.openxmlformats.org/officeDocument/2006/relationships/hyperlink" Target="https://science.sciencemag.org/content/341/6151/1239" TargetMode="External"/><Relationship Id="rId7" Type="http://schemas.openxmlformats.org/officeDocument/2006/relationships/hyperlink" Target="https://www.ncbi.nlm.nih.gov/pmc/articles/PMC4879567/" TargetMode="External"/><Relationship Id="rId2" Type="http://schemas.openxmlformats.org/officeDocument/2006/relationships/hyperlink" Target="https://conbio.onlinelibrary.wiley.com/doi/full/10.1111/j.1523-1739.2006.00609.x" TargetMode="External"/><Relationship Id="rId1" Type="http://schemas.openxmlformats.org/officeDocument/2006/relationships/hyperlink" Target="https://science.sciencemag.org/content/320/5884/1768" TargetMode="External"/><Relationship Id="rId6" Type="http://schemas.openxmlformats.org/officeDocument/2006/relationships/hyperlink" Target="https://link.springer.com/article/10.1007/s11222-005-4070-y" TargetMode="External"/><Relationship Id="rId5" Type="http://schemas.openxmlformats.org/officeDocument/2006/relationships/hyperlink" Target="https://academic.oup.com/icesjms/article/68/6/1343/704758" TargetMode="External"/><Relationship Id="rId4" Type="http://schemas.openxmlformats.org/officeDocument/2006/relationships/hyperlink" Target="https://onlinelibrary.wiley.com/doi/full/10.1111/j.1439-0485.2009.00358.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nwfsc.noaa.gov/data/map" TargetMode="External"/><Relationship Id="rId13" Type="http://schemas.openxmlformats.org/officeDocument/2006/relationships/image" Target="media/image5.png"/><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mailto:lewis.barnett@noaa.gov"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9616</Words>
  <Characters>111817</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NOAA - Alaska Fisheries Science Center</Company>
  <LinksUpToDate>false</LinksUpToDate>
  <CharactersWithSpaces>13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Barnett</dc:creator>
  <cp:keywords/>
  <dc:description/>
  <cp:lastModifiedBy>Lewis Barnett</cp:lastModifiedBy>
  <cp:revision>2</cp:revision>
  <dcterms:created xsi:type="dcterms:W3CDTF">2019-12-30T18:32:00Z</dcterms:created>
  <dcterms:modified xsi:type="dcterms:W3CDTF">2019-12-3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aQbSs6x"/&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